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656FB61E" w14:textId="1172C8B1" w:rsidR="003235AE" w:rsidRPr="00A81970" w:rsidRDefault="003235AE" w:rsidP="003235AE">
      <w:pPr>
        <w:spacing w:after="60"/>
        <w:rPr>
          <w:vertAlign w:val="superscript"/>
        </w:rPr>
      </w:pPr>
      <w:r>
        <w:tab/>
      </w:r>
      <w:r>
        <w:tab/>
      </w:r>
      <w:r>
        <w:tab/>
      </w:r>
      <w:r>
        <w:tab/>
      </w:r>
      <w:r>
        <w:tab/>
      </w:r>
      <w:r>
        <w:tab/>
        <w:t>napisana w Instytuci</w:t>
      </w:r>
      <w:r w:rsidR="00A81970">
        <w:t>e Ekonometrii</w:t>
      </w:r>
      <w:r>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1356D420" w:rsidR="00A459D5" w:rsidRDefault="00A459D5" w:rsidP="00A459D5">
      <w:pPr>
        <w:spacing w:after="60"/>
        <w:jc w:val="center"/>
      </w:pPr>
      <w:r>
        <w:t>Warszawa</w:t>
      </w:r>
      <w:r w:rsidR="00852D7A">
        <w:t>, 2023</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7E693DB7" w14:textId="03048E70" w:rsidR="00DF23E5" w:rsidRDefault="00B66FEA">
      <w:pPr>
        <w:pStyle w:val="TOC1"/>
        <w:rPr>
          <w:rFonts w:asciiTheme="minorHAnsi" w:eastAsiaTheme="minorEastAsia" w:hAnsiTheme="minorHAnsi" w:cstheme="minorBidi"/>
          <w:b w:val="0"/>
          <w:noProof/>
          <w:kern w:val="2"/>
          <w:sz w:val="22"/>
          <w:szCs w:val="22"/>
          <w:lang w:val="en-GB" w:eastAsia="en-GB"/>
          <w14:ligatures w14:val="standardContextual"/>
        </w:rPr>
      </w:pPr>
      <w:r>
        <w:fldChar w:fldCharType="begin"/>
      </w:r>
      <w:r>
        <w:instrText xml:space="preserve"> TOC \o "1-4" \h \z \u </w:instrText>
      </w:r>
      <w:r>
        <w:fldChar w:fldCharType="separate"/>
      </w:r>
      <w:hyperlink w:anchor="_Toc134830663" w:history="1">
        <w:r w:rsidR="00DF23E5" w:rsidRPr="00B56D78">
          <w:rPr>
            <w:rStyle w:val="Hyperlink"/>
            <w:noProof/>
          </w:rPr>
          <w:t>Wstęp</w:t>
        </w:r>
        <w:r w:rsidR="00DF23E5">
          <w:rPr>
            <w:noProof/>
            <w:webHidden/>
          </w:rPr>
          <w:tab/>
        </w:r>
        <w:r w:rsidR="00DF23E5">
          <w:rPr>
            <w:noProof/>
            <w:webHidden/>
          </w:rPr>
          <w:fldChar w:fldCharType="begin"/>
        </w:r>
        <w:r w:rsidR="00DF23E5">
          <w:rPr>
            <w:noProof/>
            <w:webHidden/>
          </w:rPr>
          <w:instrText xml:space="preserve"> PAGEREF _Toc134830663 \h </w:instrText>
        </w:r>
        <w:r w:rsidR="00DF23E5">
          <w:rPr>
            <w:noProof/>
            <w:webHidden/>
          </w:rPr>
        </w:r>
        <w:r w:rsidR="00DF23E5">
          <w:rPr>
            <w:noProof/>
            <w:webHidden/>
          </w:rPr>
          <w:fldChar w:fldCharType="separate"/>
        </w:r>
        <w:r w:rsidR="00DF23E5">
          <w:rPr>
            <w:noProof/>
            <w:webHidden/>
          </w:rPr>
          <w:t>5</w:t>
        </w:r>
        <w:r w:rsidR="00DF23E5">
          <w:rPr>
            <w:noProof/>
            <w:webHidden/>
          </w:rPr>
          <w:fldChar w:fldCharType="end"/>
        </w:r>
      </w:hyperlink>
    </w:p>
    <w:p w14:paraId="267191F0" w14:textId="09BD9638"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64" w:history="1">
        <w:r w:rsidR="00DF23E5" w:rsidRPr="00B56D78">
          <w:rPr>
            <w:rStyle w:val="Hyperlink"/>
            <w:caps/>
            <w:noProof/>
          </w:rPr>
          <w:t>Rozdział I.</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rPr>
          <w:t>Historia i przegląd literatury</w:t>
        </w:r>
        <w:r w:rsidR="00DF23E5">
          <w:rPr>
            <w:noProof/>
            <w:webHidden/>
          </w:rPr>
          <w:tab/>
        </w:r>
        <w:r w:rsidR="00DF23E5">
          <w:rPr>
            <w:noProof/>
            <w:webHidden/>
          </w:rPr>
          <w:fldChar w:fldCharType="begin"/>
        </w:r>
        <w:r w:rsidR="00DF23E5">
          <w:rPr>
            <w:noProof/>
            <w:webHidden/>
          </w:rPr>
          <w:instrText xml:space="preserve"> PAGEREF _Toc134830664 \h </w:instrText>
        </w:r>
        <w:r w:rsidR="00DF23E5">
          <w:rPr>
            <w:noProof/>
            <w:webHidden/>
          </w:rPr>
        </w:r>
        <w:r w:rsidR="00DF23E5">
          <w:rPr>
            <w:noProof/>
            <w:webHidden/>
          </w:rPr>
          <w:fldChar w:fldCharType="separate"/>
        </w:r>
        <w:r w:rsidR="00DF23E5">
          <w:rPr>
            <w:noProof/>
            <w:webHidden/>
          </w:rPr>
          <w:t>7</w:t>
        </w:r>
        <w:r w:rsidR="00DF23E5">
          <w:rPr>
            <w:noProof/>
            <w:webHidden/>
          </w:rPr>
          <w:fldChar w:fldCharType="end"/>
        </w:r>
      </w:hyperlink>
    </w:p>
    <w:p w14:paraId="6DF872C9" w14:textId="3E4771BF"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65" w:history="1">
        <w:r w:rsidR="00DF23E5" w:rsidRPr="00B56D78">
          <w:rPr>
            <w:rStyle w:val="Hyperlink"/>
            <w:noProof/>
          </w:rPr>
          <w:t>I.1</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Znaki drogowe i rozwój pojazdów autonomicznych</w:t>
        </w:r>
        <w:r w:rsidR="00DF23E5">
          <w:rPr>
            <w:noProof/>
            <w:webHidden/>
          </w:rPr>
          <w:tab/>
        </w:r>
        <w:r w:rsidR="00DF23E5">
          <w:rPr>
            <w:noProof/>
            <w:webHidden/>
          </w:rPr>
          <w:fldChar w:fldCharType="begin"/>
        </w:r>
        <w:r w:rsidR="00DF23E5">
          <w:rPr>
            <w:noProof/>
            <w:webHidden/>
          </w:rPr>
          <w:instrText xml:space="preserve"> PAGEREF _Toc134830665 \h </w:instrText>
        </w:r>
        <w:r w:rsidR="00DF23E5">
          <w:rPr>
            <w:noProof/>
            <w:webHidden/>
          </w:rPr>
        </w:r>
        <w:r w:rsidR="00DF23E5">
          <w:rPr>
            <w:noProof/>
            <w:webHidden/>
          </w:rPr>
          <w:fldChar w:fldCharType="separate"/>
        </w:r>
        <w:r w:rsidR="00DF23E5">
          <w:rPr>
            <w:noProof/>
            <w:webHidden/>
          </w:rPr>
          <w:t>7</w:t>
        </w:r>
        <w:r w:rsidR="00DF23E5">
          <w:rPr>
            <w:noProof/>
            <w:webHidden/>
          </w:rPr>
          <w:fldChar w:fldCharType="end"/>
        </w:r>
      </w:hyperlink>
    </w:p>
    <w:p w14:paraId="6F58779C" w14:textId="0309FA4A"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66" w:history="1">
        <w:r w:rsidR="00DF23E5" w:rsidRPr="00B56D78">
          <w:rPr>
            <w:rStyle w:val="Hyperlink"/>
            <w:noProof/>
          </w:rPr>
          <w:t>I.2</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Rozwój Computer Vision i konwolucyjnych sieci neuronowych</w:t>
        </w:r>
        <w:r w:rsidR="00DF23E5">
          <w:rPr>
            <w:noProof/>
            <w:webHidden/>
          </w:rPr>
          <w:tab/>
        </w:r>
        <w:r w:rsidR="00DF23E5">
          <w:rPr>
            <w:noProof/>
            <w:webHidden/>
          </w:rPr>
          <w:fldChar w:fldCharType="begin"/>
        </w:r>
        <w:r w:rsidR="00DF23E5">
          <w:rPr>
            <w:noProof/>
            <w:webHidden/>
          </w:rPr>
          <w:instrText xml:space="preserve"> PAGEREF _Toc134830666 \h </w:instrText>
        </w:r>
        <w:r w:rsidR="00DF23E5">
          <w:rPr>
            <w:noProof/>
            <w:webHidden/>
          </w:rPr>
        </w:r>
        <w:r w:rsidR="00DF23E5">
          <w:rPr>
            <w:noProof/>
            <w:webHidden/>
          </w:rPr>
          <w:fldChar w:fldCharType="separate"/>
        </w:r>
        <w:r w:rsidR="00DF23E5">
          <w:rPr>
            <w:noProof/>
            <w:webHidden/>
          </w:rPr>
          <w:t>10</w:t>
        </w:r>
        <w:r w:rsidR="00DF23E5">
          <w:rPr>
            <w:noProof/>
            <w:webHidden/>
          </w:rPr>
          <w:fldChar w:fldCharType="end"/>
        </w:r>
      </w:hyperlink>
    </w:p>
    <w:p w14:paraId="2FF19FC6" w14:textId="103B1671"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67" w:history="1">
        <w:r w:rsidR="00DF23E5" w:rsidRPr="00B56D78">
          <w:rPr>
            <w:rStyle w:val="Hyperlink"/>
            <w:noProof/>
          </w:rPr>
          <w:t>I.3</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Nowoczesne CNN i ich implementacje w benchmarku GTSRB</w:t>
        </w:r>
        <w:r w:rsidR="00DF23E5">
          <w:rPr>
            <w:noProof/>
            <w:webHidden/>
          </w:rPr>
          <w:tab/>
        </w:r>
        <w:r w:rsidR="00DF23E5">
          <w:rPr>
            <w:noProof/>
            <w:webHidden/>
          </w:rPr>
          <w:fldChar w:fldCharType="begin"/>
        </w:r>
        <w:r w:rsidR="00DF23E5">
          <w:rPr>
            <w:noProof/>
            <w:webHidden/>
          </w:rPr>
          <w:instrText xml:space="preserve"> PAGEREF _Toc134830667 \h </w:instrText>
        </w:r>
        <w:r w:rsidR="00DF23E5">
          <w:rPr>
            <w:noProof/>
            <w:webHidden/>
          </w:rPr>
        </w:r>
        <w:r w:rsidR="00DF23E5">
          <w:rPr>
            <w:noProof/>
            <w:webHidden/>
          </w:rPr>
          <w:fldChar w:fldCharType="separate"/>
        </w:r>
        <w:r w:rsidR="00DF23E5">
          <w:rPr>
            <w:noProof/>
            <w:webHidden/>
          </w:rPr>
          <w:t>15</w:t>
        </w:r>
        <w:r w:rsidR="00DF23E5">
          <w:rPr>
            <w:noProof/>
            <w:webHidden/>
          </w:rPr>
          <w:fldChar w:fldCharType="end"/>
        </w:r>
      </w:hyperlink>
    </w:p>
    <w:p w14:paraId="638B2B65" w14:textId="35F0ABB5"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68" w:history="1">
        <w:r w:rsidR="00DF23E5" w:rsidRPr="00B56D78">
          <w:rPr>
            <w:rStyle w:val="Hyperlink"/>
            <w:caps/>
            <w:noProof/>
            <w:lang w:val="en-US"/>
          </w:rPr>
          <w:t>Rozdział II.</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lang w:val="en-US"/>
          </w:rPr>
          <w:t>Definicja pojęć</w:t>
        </w:r>
        <w:r w:rsidR="00DF23E5">
          <w:rPr>
            <w:noProof/>
            <w:webHidden/>
          </w:rPr>
          <w:tab/>
        </w:r>
        <w:r w:rsidR="00DF23E5">
          <w:rPr>
            <w:noProof/>
            <w:webHidden/>
          </w:rPr>
          <w:fldChar w:fldCharType="begin"/>
        </w:r>
        <w:r w:rsidR="00DF23E5">
          <w:rPr>
            <w:noProof/>
            <w:webHidden/>
          </w:rPr>
          <w:instrText xml:space="preserve"> PAGEREF _Toc134830668 \h </w:instrText>
        </w:r>
        <w:r w:rsidR="00DF23E5">
          <w:rPr>
            <w:noProof/>
            <w:webHidden/>
          </w:rPr>
        </w:r>
        <w:r w:rsidR="00DF23E5">
          <w:rPr>
            <w:noProof/>
            <w:webHidden/>
          </w:rPr>
          <w:fldChar w:fldCharType="separate"/>
        </w:r>
        <w:r w:rsidR="00DF23E5">
          <w:rPr>
            <w:noProof/>
            <w:webHidden/>
          </w:rPr>
          <w:t>20</w:t>
        </w:r>
        <w:r w:rsidR="00DF23E5">
          <w:rPr>
            <w:noProof/>
            <w:webHidden/>
          </w:rPr>
          <w:fldChar w:fldCharType="end"/>
        </w:r>
      </w:hyperlink>
    </w:p>
    <w:p w14:paraId="6D0CB1EE" w14:textId="7FD5784E"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69" w:history="1">
        <w:r w:rsidR="00DF23E5" w:rsidRPr="00B56D78">
          <w:rPr>
            <w:rStyle w:val="Hyperlink"/>
            <w:noProof/>
            <w:lang w:val="en-US"/>
          </w:rPr>
          <w:t>II.1</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lang w:val="en-US"/>
          </w:rPr>
          <w:t>Sieć neuronowa (ANN)- koncept</w:t>
        </w:r>
        <w:r w:rsidR="00DF23E5">
          <w:rPr>
            <w:noProof/>
            <w:webHidden/>
          </w:rPr>
          <w:tab/>
        </w:r>
        <w:r w:rsidR="00DF23E5">
          <w:rPr>
            <w:noProof/>
            <w:webHidden/>
          </w:rPr>
          <w:fldChar w:fldCharType="begin"/>
        </w:r>
        <w:r w:rsidR="00DF23E5">
          <w:rPr>
            <w:noProof/>
            <w:webHidden/>
          </w:rPr>
          <w:instrText xml:space="preserve"> PAGEREF _Toc134830669 \h </w:instrText>
        </w:r>
        <w:r w:rsidR="00DF23E5">
          <w:rPr>
            <w:noProof/>
            <w:webHidden/>
          </w:rPr>
        </w:r>
        <w:r w:rsidR="00DF23E5">
          <w:rPr>
            <w:noProof/>
            <w:webHidden/>
          </w:rPr>
          <w:fldChar w:fldCharType="separate"/>
        </w:r>
        <w:r w:rsidR="00DF23E5">
          <w:rPr>
            <w:noProof/>
            <w:webHidden/>
          </w:rPr>
          <w:t>20</w:t>
        </w:r>
        <w:r w:rsidR="00DF23E5">
          <w:rPr>
            <w:noProof/>
            <w:webHidden/>
          </w:rPr>
          <w:fldChar w:fldCharType="end"/>
        </w:r>
      </w:hyperlink>
    </w:p>
    <w:p w14:paraId="1B12FB6A" w14:textId="52E0C263"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70" w:history="1">
        <w:r w:rsidR="00DF23E5" w:rsidRPr="00B56D78">
          <w:rPr>
            <w:rStyle w:val="Hyperlink"/>
            <w:noProof/>
          </w:rPr>
          <w:t>II.2</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Konwolucyjna sieć neuronowa (CNN) – charakterystyka</w:t>
        </w:r>
        <w:r w:rsidR="00DF23E5">
          <w:rPr>
            <w:noProof/>
            <w:webHidden/>
          </w:rPr>
          <w:tab/>
        </w:r>
        <w:r w:rsidR="00DF23E5">
          <w:rPr>
            <w:noProof/>
            <w:webHidden/>
          </w:rPr>
          <w:fldChar w:fldCharType="begin"/>
        </w:r>
        <w:r w:rsidR="00DF23E5">
          <w:rPr>
            <w:noProof/>
            <w:webHidden/>
          </w:rPr>
          <w:instrText xml:space="preserve"> PAGEREF _Toc134830670 \h </w:instrText>
        </w:r>
        <w:r w:rsidR="00DF23E5">
          <w:rPr>
            <w:noProof/>
            <w:webHidden/>
          </w:rPr>
        </w:r>
        <w:r w:rsidR="00DF23E5">
          <w:rPr>
            <w:noProof/>
            <w:webHidden/>
          </w:rPr>
          <w:fldChar w:fldCharType="separate"/>
        </w:r>
        <w:r w:rsidR="00DF23E5">
          <w:rPr>
            <w:noProof/>
            <w:webHidden/>
          </w:rPr>
          <w:t>23</w:t>
        </w:r>
        <w:r w:rsidR="00DF23E5">
          <w:rPr>
            <w:noProof/>
            <w:webHidden/>
          </w:rPr>
          <w:fldChar w:fldCharType="end"/>
        </w:r>
      </w:hyperlink>
    </w:p>
    <w:p w14:paraId="4243C00A" w14:textId="4211BDB8"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1" w:history="1">
        <w:r w:rsidR="00DF23E5" w:rsidRPr="00B56D78">
          <w:rPr>
            <w:rStyle w:val="Hyperlink"/>
            <w:caps/>
            <w:noProof/>
            <w:lang w:val="en-US"/>
          </w:rPr>
          <w:t>Rozdział III.</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lang w:val="en-US"/>
          </w:rPr>
          <w:t>Charakterystyka danych</w:t>
        </w:r>
        <w:r w:rsidR="00DF23E5">
          <w:rPr>
            <w:noProof/>
            <w:webHidden/>
          </w:rPr>
          <w:tab/>
        </w:r>
        <w:r w:rsidR="00DF23E5">
          <w:rPr>
            <w:noProof/>
            <w:webHidden/>
          </w:rPr>
          <w:fldChar w:fldCharType="begin"/>
        </w:r>
        <w:r w:rsidR="00DF23E5">
          <w:rPr>
            <w:noProof/>
            <w:webHidden/>
          </w:rPr>
          <w:instrText xml:space="preserve"> PAGEREF _Toc134830671 \h </w:instrText>
        </w:r>
        <w:r w:rsidR="00DF23E5">
          <w:rPr>
            <w:noProof/>
            <w:webHidden/>
          </w:rPr>
        </w:r>
        <w:r w:rsidR="00DF23E5">
          <w:rPr>
            <w:noProof/>
            <w:webHidden/>
          </w:rPr>
          <w:fldChar w:fldCharType="separate"/>
        </w:r>
        <w:r w:rsidR="00DF23E5">
          <w:rPr>
            <w:noProof/>
            <w:webHidden/>
          </w:rPr>
          <w:t>28</w:t>
        </w:r>
        <w:r w:rsidR="00DF23E5">
          <w:rPr>
            <w:noProof/>
            <w:webHidden/>
          </w:rPr>
          <w:fldChar w:fldCharType="end"/>
        </w:r>
      </w:hyperlink>
    </w:p>
    <w:p w14:paraId="3C2B11C1" w14:textId="0F6381B1"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72" w:history="1">
        <w:r w:rsidR="00DF23E5" w:rsidRPr="00B56D78">
          <w:rPr>
            <w:rStyle w:val="Hyperlink"/>
            <w:noProof/>
          </w:rPr>
          <w:t>III.1</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Podstawowe informacje o zbiorze</w:t>
        </w:r>
        <w:r w:rsidR="00DF23E5">
          <w:rPr>
            <w:noProof/>
            <w:webHidden/>
          </w:rPr>
          <w:tab/>
        </w:r>
        <w:r w:rsidR="00DF23E5">
          <w:rPr>
            <w:noProof/>
            <w:webHidden/>
          </w:rPr>
          <w:fldChar w:fldCharType="begin"/>
        </w:r>
        <w:r w:rsidR="00DF23E5">
          <w:rPr>
            <w:noProof/>
            <w:webHidden/>
          </w:rPr>
          <w:instrText xml:space="preserve"> PAGEREF _Toc134830672 \h </w:instrText>
        </w:r>
        <w:r w:rsidR="00DF23E5">
          <w:rPr>
            <w:noProof/>
            <w:webHidden/>
          </w:rPr>
        </w:r>
        <w:r w:rsidR="00DF23E5">
          <w:rPr>
            <w:noProof/>
            <w:webHidden/>
          </w:rPr>
          <w:fldChar w:fldCharType="separate"/>
        </w:r>
        <w:r w:rsidR="00DF23E5">
          <w:rPr>
            <w:noProof/>
            <w:webHidden/>
          </w:rPr>
          <w:t>28</w:t>
        </w:r>
        <w:r w:rsidR="00DF23E5">
          <w:rPr>
            <w:noProof/>
            <w:webHidden/>
          </w:rPr>
          <w:fldChar w:fldCharType="end"/>
        </w:r>
      </w:hyperlink>
    </w:p>
    <w:p w14:paraId="5B54F5F3" w14:textId="7A623E55"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73" w:history="1">
        <w:r w:rsidR="00DF23E5" w:rsidRPr="00B56D78">
          <w:rPr>
            <w:rStyle w:val="Hyperlink"/>
            <w:noProof/>
          </w:rPr>
          <w:t>III.2</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Pre-processing</w:t>
        </w:r>
        <w:r w:rsidR="00DF23E5">
          <w:rPr>
            <w:noProof/>
            <w:webHidden/>
          </w:rPr>
          <w:tab/>
        </w:r>
        <w:r w:rsidR="00DF23E5">
          <w:rPr>
            <w:noProof/>
            <w:webHidden/>
          </w:rPr>
          <w:fldChar w:fldCharType="begin"/>
        </w:r>
        <w:r w:rsidR="00DF23E5">
          <w:rPr>
            <w:noProof/>
            <w:webHidden/>
          </w:rPr>
          <w:instrText xml:space="preserve"> PAGEREF _Toc134830673 \h </w:instrText>
        </w:r>
        <w:r w:rsidR="00DF23E5">
          <w:rPr>
            <w:noProof/>
            <w:webHidden/>
          </w:rPr>
        </w:r>
        <w:r w:rsidR="00DF23E5">
          <w:rPr>
            <w:noProof/>
            <w:webHidden/>
          </w:rPr>
          <w:fldChar w:fldCharType="separate"/>
        </w:r>
        <w:r w:rsidR="00DF23E5">
          <w:rPr>
            <w:noProof/>
            <w:webHidden/>
          </w:rPr>
          <w:t>33</w:t>
        </w:r>
        <w:r w:rsidR="00DF23E5">
          <w:rPr>
            <w:noProof/>
            <w:webHidden/>
          </w:rPr>
          <w:fldChar w:fldCharType="end"/>
        </w:r>
      </w:hyperlink>
    </w:p>
    <w:p w14:paraId="656C4723" w14:textId="2EE3F804"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4" w:history="1">
        <w:r w:rsidR="00DF23E5" w:rsidRPr="00B56D78">
          <w:rPr>
            <w:rStyle w:val="Hyperlink"/>
            <w:caps/>
            <w:noProof/>
            <w:lang w:val="en-US"/>
          </w:rPr>
          <w:t>Rozdział IV.</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lang w:val="en-US"/>
          </w:rPr>
          <w:t>Metodyka</w:t>
        </w:r>
        <w:r w:rsidR="00DF23E5">
          <w:rPr>
            <w:noProof/>
            <w:webHidden/>
          </w:rPr>
          <w:tab/>
        </w:r>
        <w:r w:rsidR="00DF23E5">
          <w:rPr>
            <w:noProof/>
            <w:webHidden/>
          </w:rPr>
          <w:fldChar w:fldCharType="begin"/>
        </w:r>
        <w:r w:rsidR="00DF23E5">
          <w:rPr>
            <w:noProof/>
            <w:webHidden/>
          </w:rPr>
          <w:instrText xml:space="preserve"> PAGEREF _Toc134830674 \h </w:instrText>
        </w:r>
        <w:r w:rsidR="00DF23E5">
          <w:rPr>
            <w:noProof/>
            <w:webHidden/>
          </w:rPr>
        </w:r>
        <w:r w:rsidR="00DF23E5">
          <w:rPr>
            <w:noProof/>
            <w:webHidden/>
          </w:rPr>
          <w:fldChar w:fldCharType="separate"/>
        </w:r>
        <w:r w:rsidR="00DF23E5">
          <w:rPr>
            <w:noProof/>
            <w:webHidden/>
          </w:rPr>
          <w:t>36</w:t>
        </w:r>
        <w:r w:rsidR="00DF23E5">
          <w:rPr>
            <w:noProof/>
            <w:webHidden/>
          </w:rPr>
          <w:fldChar w:fldCharType="end"/>
        </w:r>
      </w:hyperlink>
    </w:p>
    <w:p w14:paraId="05F1FE15" w14:textId="1D4E7F59"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5" w:history="1">
        <w:r w:rsidR="00DF23E5" w:rsidRPr="00B56D78">
          <w:rPr>
            <w:rStyle w:val="Hyperlink"/>
            <w:caps/>
            <w:noProof/>
            <w:lang w:val="en-US"/>
          </w:rPr>
          <w:t>Rozdział V.</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lang w:val="en-US"/>
          </w:rPr>
          <w:t>Wyniki</w:t>
        </w:r>
        <w:r w:rsidR="00DF23E5">
          <w:rPr>
            <w:noProof/>
            <w:webHidden/>
          </w:rPr>
          <w:tab/>
        </w:r>
        <w:r w:rsidR="00DF23E5">
          <w:rPr>
            <w:noProof/>
            <w:webHidden/>
          </w:rPr>
          <w:fldChar w:fldCharType="begin"/>
        </w:r>
        <w:r w:rsidR="00DF23E5">
          <w:rPr>
            <w:noProof/>
            <w:webHidden/>
          </w:rPr>
          <w:instrText xml:space="preserve"> PAGEREF _Toc134830675 \h </w:instrText>
        </w:r>
        <w:r w:rsidR="00DF23E5">
          <w:rPr>
            <w:noProof/>
            <w:webHidden/>
          </w:rPr>
        </w:r>
        <w:r w:rsidR="00DF23E5">
          <w:rPr>
            <w:noProof/>
            <w:webHidden/>
          </w:rPr>
          <w:fldChar w:fldCharType="separate"/>
        </w:r>
        <w:r w:rsidR="00DF23E5">
          <w:rPr>
            <w:noProof/>
            <w:webHidden/>
          </w:rPr>
          <w:t>40</w:t>
        </w:r>
        <w:r w:rsidR="00DF23E5">
          <w:rPr>
            <w:noProof/>
            <w:webHidden/>
          </w:rPr>
          <w:fldChar w:fldCharType="end"/>
        </w:r>
      </w:hyperlink>
    </w:p>
    <w:p w14:paraId="2FAD227A" w14:textId="29BED555"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76" w:history="1">
        <w:r w:rsidR="00DF23E5" w:rsidRPr="00B56D78">
          <w:rPr>
            <w:rStyle w:val="Hyperlink"/>
            <w:noProof/>
            <w:lang w:val="en-US"/>
          </w:rPr>
          <w:t>V.1</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lang w:val="en-US"/>
          </w:rPr>
          <w:t>Opis wyników</w:t>
        </w:r>
        <w:r w:rsidR="00DF23E5">
          <w:rPr>
            <w:noProof/>
            <w:webHidden/>
          </w:rPr>
          <w:tab/>
        </w:r>
        <w:r w:rsidR="00DF23E5">
          <w:rPr>
            <w:noProof/>
            <w:webHidden/>
          </w:rPr>
          <w:fldChar w:fldCharType="begin"/>
        </w:r>
        <w:r w:rsidR="00DF23E5">
          <w:rPr>
            <w:noProof/>
            <w:webHidden/>
          </w:rPr>
          <w:instrText xml:space="preserve"> PAGEREF _Toc134830676 \h </w:instrText>
        </w:r>
        <w:r w:rsidR="00DF23E5">
          <w:rPr>
            <w:noProof/>
            <w:webHidden/>
          </w:rPr>
        </w:r>
        <w:r w:rsidR="00DF23E5">
          <w:rPr>
            <w:noProof/>
            <w:webHidden/>
          </w:rPr>
          <w:fldChar w:fldCharType="separate"/>
        </w:r>
        <w:r w:rsidR="00DF23E5">
          <w:rPr>
            <w:noProof/>
            <w:webHidden/>
          </w:rPr>
          <w:t>40</w:t>
        </w:r>
        <w:r w:rsidR="00DF23E5">
          <w:rPr>
            <w:noProof/>
            <w:webHidden/>
          </w:rPr>
          <w:fldChar w:fldCharType="end"/>
        </w:r>
      </w:hyperlink>
    </w:p>
    <w:p w14:paraId="20107AAA" w14:textId="188099E7"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77" w:history="1">
        <w:r w:rsidR="00DF23E5" w:rsidRPr="00B56D78">
          <w:rPr>
            <w:rStyle w:val="Hyperlink"/>
            <w:noProof/>
            <w:lang w:val="en-US"/>
          </w:rPr>
          <w:t>V.2</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lang w:val="en-US"/>
          </w:rPr>
          <w:t>Wnioski</w:t>
        </w:r>
        <w:r w:rsidR="00DF23E5">
          <w:rPr>
            <w:noProof/>
            <w:webHidden/>
          </w:rPr>
          <w:tab/>
        </w:r>
        <w:r w:rsidR="00DF23E5">
          <w:rPr>
            <w:noProof/>
            <w:webHidden/>
          </w:rPr>
          <w:fldChar w:fldCharType="begin"/>
        </w:r>
        <w:r w:rsidR="00DF23E5">
          <w:rPr>
            <w:noProof/>
            <w:webHidden/>
          </w:rPr>
          <w:instrText xml:space="preserve"> PAGEREF _Toc134830677 \h </w:instrText>
        </w:r>
        <w:r w:rsidR="00DF23E5">
          <w:rPr>
            <w:noProof/>
            <w:webHidden/>
          </w:rPr>
        </w:r>
        <w:r w:rsidR="00DF23E5">
          <w:rPr>
            <w:noProof/>
            <w:webHidden/>
          </w:rPr>
          <w:fldChar w:fldCharType="separate"/>
        </w:r>
        <w:r w:rsidR="00DF23E5">
          <w:rPr>
            <w:noProof/>
            <w:webHidden/>
          </w:rPr>
          <w:t>46</w:t>
        </w:r>
        <w:r w:rsidR="00DF23E5">
          <w:rPr>
            <w:noProof/>
            <w:webHidden/>
          </w:rPr>
          <w:fldChar w:fldCharType="end"/>
        </w:r>
      </w:hyperlink>
    </w:p>
    <w:p w14:paraId="333E8527" w14:textId="1FF601F4"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8" w:history="1">
        <w:r w:rsidR="00DF23E5" w:rsidRPr="00B56D78">
          <w:rPr>
            <w:rStyle w:val="Hyperlink"/>
            <w:caps/>
            <w:noProof/>
            <w:lang w:val="en-US"/>
          </w:rPr>
          <w:t>Rozdział VI.</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lang w:val="en-US"/>
          </w:rPr>
          <w:t>Podsumowanie</w:t>
        </w:r>
        <w:r w:rsidR="00DF23E5">
          <w:rPr>
            <w:noProof/>
            <w:webHidden/>
          </w:rPr>
          <w:tab/>
        </w:r>
        <w:r w:rsidR="00DF23E5">
          <w:rPr>
            <w:noProof/>
            <w:webHidden/>
          </w:rPr>
          <w:fldChar w:fldCharType="begin"/>
        </w:r>
        <w:r w:rsidR="00DF23E5">
          <w:rPr>
            <w:noProof/>
            <w:webHidden/>
          </w:rPr>
          <w:instrText xml:space="preserve"> PAGEREF _Toc134830678 \h </w:instrText>
        </w:r>
        <w:r w:rsidR="00DF23E5">
          <w:rPr>
            <w:noProof/>
            <w:webHidden/>
          </w:rPr>
        </w:r>
        <w:r w:rsidR="00DF23E5">
          <w:rPr>
            <w:noProof/>
            <w:webHidden/>
          </w:rPr>
          <w:fldChar w:fldCharType="separate"/>
        </w:r>
        <w:r w:rsidR="00DF23E5">
          <w:rPr>
            <w:noProof/>
            <w:webHidden/>
          </w:rPr>
          <w:t>46</w:t>
        </w:r>
        <w:r w:rsidR="00DF23E5">
          <w:rPr>
            <w:noProof/>
            <w:webHidden/>
          </w:rPr>
          <w:fldChar w:fldCharType="end"/>
        </w:r>
      </w:hyperlink>
    </w:p>
    <w:p w14:paraId="00870842" w14:textId="08EC8037"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79" w:history="1">
        <w:r w:rsidR="00DF23E5" w:rsidRPr="00B56D78">
          <w:rPr>
            <w:rStyle w:val="Hyperlink"/>
            <w:noProof/>
            <w:lang w:val="en-US"/>
          </w:rPr>
          <w:t>Zakończenie</w:t>
        </w:r>
        <w:r w:rsidR="00DF23E5">
          <w:rPr>
            <w:noProof/>
            <w:webHidden/>
          </w:rPr>
          <w:tab/>
        </w:r>
        <w:r w:rsidR="00DF23E5">
          <w:rPr>
            <w:noProof/>
            <w:webHidden/>
          </w:rPr>
          <w:fldChar w:fldCharType="begin"/>
        </w:r>
        <w:r w:rsidR="00DF23E5">
          <w:rPr>
            <w:noProof/>
            <w:webHidden/>
          </w:rPr>
          <w:instrText xml:space="preserve"> PAGEREF _Toc134830679 \h </w:instrText>
        </w:r>
        <w:r w:rsidR="00DF23E5">
          <w:rPr>
            <w:noProof/>
            <w:webHidden/>
          </w:rPr>
        </w:r>
        <w:r w:rsidR="00DF23E5">
          <w:rPr>
            <w:noProof/>
            <w:webHidden/>
          </w:rPr>
          <w:fldChar w:fldCharType="separate"/>
        </w:r>
        <w:r w:rsidR="00DF23E5">
          <w:rPr>
            <w:noProof/>
            <w:webHidden/>
          </w:rPr>
          <w:t>47</w:t>
        </w:r>
        <w:r w:rsidR="00DF23E5">
          <w:rPr>
            <w:noProof/>
            <w:webHidden/>
          </w:rPr>
          <w:fldChar w:fldCharType="end"/>
        </w:r>
      </w:hyperlink>
    </w:p>
    <w:p w14:paraId="57546C58" w14:textId="519565AD"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0" w:history="1">
        <w:r w:rsidR="00DF23E5" w:rsidRPr="00B56D78">
          <w:rPr>
            <w:rStyle w:val="Hyperlink"/>
            <w:noProof/>
          </w:rPr>
          <w:t>LITERATURA</w:t>
        </w:r>
        <w:r w:rsidR="00DF23E5">
          <w:rPr>
            <w:noProof/>
            <w:webHidden/>
          </w:rPr>
          <w:tab/>
        </w:r>
        <w:r w:rsidR="00DF23E5">
          <w:rPr>
            <w:noProof/>
            <w:webHidden/>
          </w:rPr>
          <w:fldChar w:fldCharType="begin"/>
        </w:r>
        <w:r w:rsidR="00DF23E5">
          <w:rPr>
            <w:noProof/>
            <w:webHidden/>
          </w:rPr>
          <w:instrText xml:space="preserve"> PAGEREF _Toc134830680 \h </w:instrText>
        </w:r>
        <w:r w:rsidR="00DF23E5">
          <w:rPr>
            <w:noProof/>
            <w:webHidden/>
          </w:rPr>
        </w:r>
        <w:r w:rsidR="00DF23E5">
          <w:rPr>
            <w:noProof/>
            <w:webHidden/>
          </w:rPr>
          <w:fldChar w:fldCharType="separate"/>
        </w:r>
        <w:r w:rsidR="00DF23E5">
          <w:rPr>
            <w:noProof/>
            <w:webHidden/>
          </w:rPr>
          <w:t>49</w:t>
        </w:r>
        <w:r w:rsidR="00DF23E5">
          <w:rPr>
            <w:noProof/>
            <w:webHidden/>
          </w:rPr>
          <w:fldChar w:fldCharType="end"/>
        </w:r>
      </w:hyperlink>
    </w:p>
    <w:p w14:paraId="5CCD57CA" w14:textId="2BE3F73A"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1" w:history="1">
        <w:r w:rsidR="00DF23E5" w:rsidRPr="00B56D78">
          <w:rPr>
            <w:rStyle w:val="Hyperlink"/>
            <w:noProof/>
          </w:rPr>
          <w:t>Spis tabel</w:t>
        </w:r>
        <w:r w:rsidR="00DF23E5">
          <w:rPr>
            <w:noProof/>
            <w:webHidden/>
          </w:rPr>
          <w:tab/>
        </w:r>
        <w:r w:rsidR="00DF23E5">
          <w:rPr>
            <w:noProof/>
            <w:webHidden/>
          </w:rPr>
          <w:fldChar w:fldCharType="begin"/>
        </w:r>
        <w:r w:rsidR="00DF23E5">
          <w:rPr>
            <w:noProof/>
            <w:webHidden/>
          </w:rPr>
          <w:instrText xml:space="preserve"> PAGEREF _Toc134830681 \h </w:instrText>
        </w:r>
        <w:r w:rsidR="00DF23E5">
          <w:rPr>
            <w:noProof/>
            <w:webHidden/>
          </w:rPr>
        </w:r>
        <w:r w:rsidR="00DF23E5">
          <w:rPr>
            <w:noProof/>
            <w:webHidden/>
          </w:rPr>
          <w:fldChar w:fldCharType="separate"/>
        </w:r>
        <w:r w:rsidR="00DF23E5">
          <w:rPr>
            <w:noProof/>
            <w:webHidden/>
          </w:rPr>
          <w:t>52</w:t>
        </w:r>
        <w:r w:rsidR="00DF23E5">
          <w:rPr>
            <w:noProof/>
            <w:webHidden/>
          </w:rPr>
          <w:fldChar w:fldCharType="end"/>
        </w:r>
      </w:hyperlink>
    </w:p>
    <w:p w14:paraId="4CADD44C" w14:textId="1A4167E0"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2" w:history="1">
        <w:r w:rsidR="00DF23E5" w:rsidRPr="00B56D78">
          <w:rPr>
            <w:rStyle w:val="Hyperlink"/>
            <w:noProof/>
          </w:rPr>
          <w:t>Spis rysunków</w:t>
        </w:r>
        <w:r w:rsidR="00DF23E5">
          <w:rPr>
            <w:noProof/>
            <w:webHidden/>
          </w:rPr>
          <w:tab/>
        </w:r>
        <w:r w:rsidR="00DF23E5">
          <w:rPr>
            <w:noProof/>
            <w:webHidden/>
          </w:rPr>
          <w:fldChar w:fldCharType="begin"/>
        </w:r>
        <w:r w:rsidR="00DF23E5">
          <w:rPr>
            <w:noProof/>
            <w:webHidden/>
          </w:rPr>
          <w:instrText xml:space="preserve"> PAGEREF _Toc134830682 \h </w:instrText>
        </w:r>
        <w:r w:rsidR="00DF23E5">
          <w:rPr>
            <w:noProof/>
            <w:webHidden/>
          </w:rPr>
        </w:r>
        <w:r w:rsidR="00DF23E5">
          <w:rPr>
            <w:noProof/>
            <w:webHidden/>
          </w:rPr>
          <w:fldChar w:fldCharType="separate"/>
        </w:r>
        <w:r w:rsidR="00DF23E5">
          <w:rPr>
            <w:noProof/>
            <w:webHidden/>
          </w:rPr>
          <w:t>52</w:t>
        </w:r>
        <w:r w:rsidR="00DF23E5">
          <w:rPr>
            <w:noProof/>
            <w:webHidden/>
          </w:rPr>
          <w:fldChar w:fldCharType="end"/>
        </w:r>
      </w:hyperlink>
    </w:p>
    <w:p w14:paraId="43B64160" w14:textId="25E1BE52"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3" w:history="1">
        <w:r w:rsidR="00DF23E5" w:rsidRPr="00B56D78">
          <w:rPr>
            <w:rStyle w:val="Hyperlink"/>
            <w:noProof/>
            <w:lang w:val="en-US"/>
          </w:rPr>
          <w:t>Stresz</w:t>
        </w:r>
        <w:r w:rsidR="00DF23E5" w:rsidRPr="00B56D78">
          <w:rPr>
            <w:rStyle w:val="Hyperlink"/>
            <w:noProof/>
            <w:lang w:val="en-US"/>
          </w:rPr>
          <w:t>c</w:t>
        </w:r>
        <w:r w:rsidR="00DF23E5" w:rsidRPr="00B56D78">
          <w:rPr>
            <w:rStyle w:val="Hyperlink"/>
            <w:noProof/>
            <w:lang w:val="en-US"/>
          </w:rPr>
          <w:t>zenie</w:t>
        </w:r>
        <w:r w:rsidR="00DF23E5">
          <w:rPr>
            <w:noProof/>
            <w:webHidden/>
          </w:rPr>
          <w:tab/>
        </w:r>
        <w:r w:rsidR="00DF23E5">
          <w:rPr>
            <w:noProof/>
            <w:webHidden/>
          </w:rPr>
          <w:fldChar w:fldCharType="begin"/>
        </w:r>
        <w:r w:rsidR="00DF23E5">
          <w:rPr>
            <w:noProof/>
            <w:webHidden/>
          </w:rPr>
          <w:instrText xml:space="preserve"> PAGEREF _Toc134830683 \h </w:instrText>
        </w:r>
        <w:r w:rsidR="00DF23E5">
          <w:rPr>
            <w:noProof/>
            <w:webHidden/>
          </w:rPr>
        </w:r>
        <w:r w:rsidR="00DF23E5">
          <w:rPr>
            <w:noProof/>
            <w:webHidden/>
          </w:rPr>
          <w:fldChar w:fldCharType="separate"/>
        </w:r>
        <w:r w:rsidR="00DF23E5">
          <w:rPr>
            <w:noProof/>
            <w:webHidden/>
          </w:rPr>
          <w:t>53</w:t>
        </w:r>
        <w:r w:rsidR="00DF23E5">
          <w:rPr>
            <w:noProof/>
            <w:webHidden/>
          </w:rPr>
          <w:fldChar w:fldCharType="end"/>
        </w:r>
      </w:hyperlink>
    </w:p>
    <w:p w14:paraId="41F6CA94" w14:textId="0A61BE90"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4" w:history="1">
        <w:r w:rsidR="00DF23E5" w:rsidRPr="00B56D78">
          <w:rPr>
            <w:rStyle w:val="Hyperlink"/>
            <w:noProof/>
            <w:lang w:val="en-US"/>
          </w:rPr>
          <w:t>Summary</w:t>
        </w:r>
        <w:r w:rsidR="00DF23E5">
          <w:rPr>
            <w:noProof/>
            <w:webHidden/>
          </w:rPr>
          <w:tab/>
        </w:r>
        <w:r w:rsidR="00DF23E5">
          <w:rPr>
            <w:noProof/>
            <w:webHidden/>
          </w:rPr>
          <w:fldChar w:fldCharType="begin"/>
        </w:r>
        <w:r w:rsidR="00DF23E5">
          <w:rPr>
            <w:noProof/>
            <w:webHidden/>
          </w:rPr>
          <w:instrText xml:space="preserve"> PAGEREF _Toc134830684 \h </w:instrText>
        </w:r>
        <w:r w:rsidR="00DF23E5">
          <w:rPr>
            <w:noProof/>
            <w:webHidden/>
          </w:rPr>
        </w:r>
        <w:r w:rsidR="00DF23E5">
          <w:rPr>
            <w:noProof/>
            <w:webHidden/>
          </w:rPr>
          <w:fldChar w:fldCharType="separate"/>
        </w:r>
        <w:r w:rsidR="00DF23E5">
          <w:rPr>
            <w:noProof/>
            <w:webHidden/>
          </w:rPr>
          <w:t>53</w:t>
        </w:r>
        <w:r w:rsidR="00DF23E5">
          <w:rPr>
            <w:noProof/>
            <w:webHidden/>
          </w:rPr>
          <w:fldChar w:fldCharType="end"/>
        </w:r>
      </w:hyperlink>
    </w:p>
    <w:p w14:paraId="2FA2D652" w14:textId="33C66D47" w:rsidR="00B66FEA" w:rsidRDefault="00B66FEA">
      <w:pPr>
        <w:pStyle w:val="BodyText"/>
      </w:pPr>
      <w:r>
        <w:fldChar w:fldCharType="end"/>
      </w:r>
    </w:p>
    <w:p w14:paraId="1504C3CF" w14:textId="77777777" w:rsidR="00B66FEA" w:rsidRDefault="00B66FEA" w:rsidP="00894D09">
      <w:pPr>
        <w:pStyle w:val="Header"/>
      </w:pPr>
      <w:r>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830663"/>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0BF489FF"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 xml:space="preserve">sieci neuronowych, można stworzyć </w:t>
      </w:r>
      <w:r w:rsidR="00B57D76">
        <w:t>lekki obliczeniowo, a jednocześnie bardzo skuteczny model</w:t>
      </w:r>
      <w:r w:rsidR="003A6697">
        <w:t xml:space="preserve">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34830664"/>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2" w:name="_Toc134830665"/>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 xml:space="preserve">Znaki drogowe nabrały ogromnego znaczenia wraz z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ED0C41" w:rsidRPr="00ED0C41">
        <w:t xml:space="preserve">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proofErr w:type="spellStart"/>
      <w:r w:rsidR="002F1834">
        <w:t>Escalera</w:t>
      </w:r>
      <w:proofErr w:type="spellEnd"/>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7797B08A" w:rsidR="007303EC" w:rsidRPr="007303EC" w:rsidRDefault="007303EC" w:rsidP="007303EC">
            <w:pPr>
              <w:pStyle w:val="Caption"/>
              <w:tabs>
                <w:tab w:val="clear" w:pos="1191"/>
                <w:tab w:val="left" w:pos="0"/>
              </w:tabs>
              <w:ind w:left="0" w:firstLine="0"/>
              <w:jc w:val="center"/>
              <w:rPr>
                <w:sz w:val="24"/>
                <w:szCs w:val="24"/>
              </w:rPr>
            </w:pPr>
            <w:bookmarkStart w:id="4" w:name="_Toc134967463"/>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w:t>
            </w:r>
            <w:r w:rsidR="00C90FA7">
              <w:rPr>
                <w:sz w:val="24"/>
                <w:szCs w:val="24"/>
              </w:rPr>
              <w:fldChar w:fldCharType="end"/>
            </w:r>
            <w:r w:rsidRPr="007303EC">
              <w:rPr>
                <w:sz w:val="24"/>
                <w:szCs w:val="24"/>
              </w:rPr>
              <w:t>. Liczba prac związanych z detekcją i rozpoznawaniem znaków drogowych</w:t>
            </w:r>
            <w:bookmarkEnd w:id="4"/>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r w:rsidR="00046C6B">
        <w:br w:type="page"/>
      </w:r>
      <w:r w:rsidR="00FB09FF">
        <w:lastRenderedPageBreak/>
        <w:tab/>
      </w:r>
    </w:p>
    <w:p w14:paraId="61AC5881" w14:textId="60356F4A" w:rsidR="005409DA" w:rsidRDefault="00A67A9F" w:rsidP="0068368A">
      <w:pPr>
        <w:pStyle w:val="Heading2"/>
      </w:pPr>
      <w:bookmarkStart w:id="5" w:name="_Toc134830666"/>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5"/>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w:t>
      </w:r>
      <w:proofErr w:type="spellStart"/>
      <w:r w:rsidR="009B08E7">
        <w:t>mogłby</w:t>
      </w:r>
      <w:proofErr w:type="spellEnd"/>
      <w:r w:rsidR="009B08E7">
        <w:t xml:space="preserve">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ydajność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 </w:t>
      </w:r>
      <w:proofErr w:type="spellStart"/>
      <w:r w:rsidR="00B866B4" w:rsidRPr="00B866B4">
        <w:t>AlexNet</w:t>
      </w:r>
      <w:proofErr w:type="spellEnd"/>
      <w:r w:rsidR="00B866B4">
        <w:t>.</w:t>
      </w:r>
      <w:r w:rsidR="00C05E0D">
        <w:t xml:space="preserve"> </w:t>
      </w:r>
      <w:r w:rsidR="00C05E0D" w:rsidRPr="00C05E0D">
        <w:t>Model</w:t>
      </w:r>
      <w:r w:rsidR="00C05E0D">
        <w:t xml:space="preserve"> był</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w:t>
      </w:r>
      <w:proofErr w:type="spellStart"/>
      <w:r w:rsidR="00A929AC" w:rsidRPr="00A929AC">
        <w:t>ImageNet</w:t>
      </w:r>
      <w:proofErr w:type="spellEnd"/>
      <w:r w:rsidR="00A929AC" w:rsidRPr="00A929AC">
        <w:t xml:space="preserve">. </w:t>
      </w:r>
      <w:r w:rsidR="00A929AC">
        <w:t xml:space="preserve">Dzięki temu zdobył </w:t>
      </w:r>
      <w:r w:rsidR="00A929AC" w:rsidRPr="00A929AC">
        <w:t xml:space="preserve">1 miejsce </w:t>
      </w:r>
      <w:r w:rsidR="00A929AC">
        <w:t xml:space="preserve">w konkursie klasyfikacyjnym </w:t>
      </w:r>
      <w:proofErr w:type="spellStart"/>
      <w:r w:rsidR="00A929AC">
        <w:t>ImageNet</w:t>
      </w:r>
      <w:proofErr w:type="spellEnd"/>
      <w:r w:rsidR="00A929AC">
        <w:t xml:space="preserve">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6" w:name="_Toc134830667"/>
      <w:r>
        <w:lastRenderedPageBreak/>
        <w:t>Nowoczesne CNN i ich implementacje</w:t>
      </w:r>
      <w:r w:rsidR="00163993">
        <w:t xml:space="preserve"> w benchmarku </w:t>
      </w:r>
      <w:r w:rsidR="00163993" w:rsidRPr="009278A2">
        <w:t>GTSRB</w:t>
      </w:r>
      <w:bookmarkEnd w:id="6"/>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1A360413" w:rsidR="007303EC" w:rsidRPr="007303EC" w:rsidRDefault="007303EC" w:rsidP="007303EC">
            <w:pPr>
              <w:pStyle w:val="Caption"/>
              <w:tabs>
                <w:tab w:val="clear" w:pos="1191"/>
                <w:tab w:val="left" w:pos="0"/>
              </w:tabs>
              <w:ind w:left="0" w:firstLine="0"/>
              <w:jc w:val="center"/>
              <w:rPr>
                <w:sz w:val="24"/>
                <w:szCs w:val="24"/>
              </w:rPr>
            </w:pPr>
            <w:bookmarkStart w:id="7" w:name="_Toc134967464"/>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bookmarkEnd w:id="7"/>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4ECE0B3A" w:rsidR="005350B0" w:rsidRPr="005350B0" w:rsidRDefault="005350B0" w:rsidP="005350B0">
            <w:pPr>
              <w:pStyle w:val="Caption"/>
              <w:jc w:val="center"/>
              <w:rPr>
                <w:sz w:val="24"/>
                <w:szCs w:val="24"/>
                <w:lang w:val="en-US"/>
              </w:rPr>
            </w:pPr>
            <w:bookmarkStart w:id="9" w:name="_Toc134967465"/>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3</w:t>
            </w:r>
            <w:r w:rsidR="00C90FA7">
              <w:rPr>
                <w:sz w:val="24"/>
                <w:szCs w:val="24"/>
              </w:rPr>
              <w:fldChar w:fldCharType="end"/>
            </w:r>
            <w:r w:rsidRPr="005350B0">
              <w:rPr>
                <w:sz w:val="24"/>
                <w:szCs w:val="24"/>
              </w:rPr>
              <w:t>. Architektura sieci DNN</w:t>
            </w:r>
            <w:bookmarkEnd w:id="9"/>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FE1732"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proofErr w:type="gramStart"/>
            <w:r w:rsidRPr="005350B0">
              <w:rPr>
                <w:bCs/>
                <w:i/>
                <w:sz w:val="20"/>
                <w:szCs w:val="20"/>
                <w:lang w:val="en-GB"/>
              </w:rPr>
              <w:t>Multi-column</w:t>
            </w:r>
            <w:proofErr w:type="gramEnd"/>
            <w:r w:rsidRPr="005350B0">
              <w:rPr>
                <w:bCs/>
                <w:i/>
                <w:sz w:val="20"/>
                <w:szCs w:val="20"/>
                <w:lang w:val="en-GB"/>
              </w:rPr>
              <w:t xml:space="preserve">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pojedyncza w pełni połączona warstwa 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3E9B24FC" w:rsidR="005350B0" w:rsidRPr="005350B0" w:rsidRDefault="005350B0" w:rsidP="005350B0">
            <w:pPr>
              <w:pStyle w:val="Caption"/>
              <w:jc w:val="center"/>
              <w:rPr>
                <w:sz w:val="24"/>
                <w:szCs w:val="24"/>
              </w:rPr>
            </w:pPr>
            <w:bookmarkStart w:id="10" w:name="_Toc134967466"/>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4</w:t>
            </w:r>
            <w:r w:rsidR="00C90FA7">
              <w:rPr>
                <w:sz w:val="24"/>
                <w:szCs w:val="24"/>
              </w:rPr>
              <w:fldChar w:fldCharType="end"/>
            </w:r>
            <w:r w:rsidRPr="005350B0">
              <w:rPr>
                <w:sz w:val="24"/>
                <w:szCs w:val="24"/>
              </w:rPr>
              <w:t>. Architektura sieci CNN</w:t>
            </w:r>
            <w:bookmarkEnd w:id="10"/>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220FBE"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428C7172" w:rsidR="005350B0" w:rsidRPr="005350B0" w:rsidRDefault="005350B0" w:rsidP="005350B0">
            <w:pPr>
              <w:pStyle w:val="Caption"/>
              <w:tabs>
                <w:tab w:val="clear" w:pos="1191"/>
                <w:tab w:val="left" w:pos="0"/>
              </w:tabs>
              <w:ind w:left="22" w:firstLine="0"/>
              <w:jc w:val="center"/>
              <w:rPr>
                <w:sz w:val="24"/>
                <w:szCs w:val="24"/>
              </w:rPr>
            </w:pPr>
            <w:bookmarkStart w:id="12" w:name="_Toc134967467"/>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5</w:t>
            </w:r>
            <w:r w:rsidR="00C90FA7">
              <w:rPr>
                <w:sz w:val="24"/>
                <w:szCs w:val="24"/>
              </w:rPr>
              <w:fldChar w:fldCharType="end"/>
            </w:r>
            <w:r w:rsidRPr="005350B0">
              <w:rPr>
                <w:sz w:val="24"/>
                <w:szCs w:val="24"/>
              </w:rPr>
              <w:t>. Proponowana architektura sieci CNN do wykrywania znaków drogowych</w:t>
            </w:r>
            <w:bookmarkEnd w:id="12"/>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220FBE"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2C059BD7" w:rsidR="005350B0" w:rsidRPr="005350B0" w:rsidRDefault="005350B0" w:rsidP="005350B0">
            <w:pPr>
              <w:pStyle w:val="Caption"/>
              <w:tabs>
                <w:tab w:val="clear" w:pos="1191"/>
              </w:tabs>
              <w:ind w:left="0" w:firstLine="0"/>
              <w:jc w:val="center"/>
            </w:pPr>
            <w:bookmarkStart w:id="13" w:name="_Toc134967468"/>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6</w:t>
            </w:r>
            <w:r w:rsidR="00C90FA7">
              <w:rPr>
                <w:sz w:val="24"/>
                <w:szCs w:val="24"/>
              </w:rPr>
              <w:fldChar w:fldCharType="end"/>
            </w:r>
            <w:r w:rsidRPr="005350B0">
              <w:rPr>
                <w:sz w:val="24"/>
                <w:szCs w:val="24"/>
              </w:rPr>
              <w:t>. Proponowana architektura sieci CNN do klasyfikacji znaków drogowych</w:t>
            </w:r>
            <w:bookmarkEnd w:id="13"/>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220FBE"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proofErr w:type="spellStart"/>
      <w:r w:rsidRPr="00401AAC">
        <w:rPr>
          <w:lang w:val="en-GB"/>
        </w:rPr>
        <w:t>Benchmarkiem</w:t>
      </w:r>
      <w:proofErr w:type="spellEnd"/>
      <w:r w:rsidRPr="00401AAC">
        <w:rPr>
          <w:lang w:val="en-GB"/>
        </w:rPr>
        <w:t xml:space="preserve"> </w:t>
      </w:r>
      <w:proofErr w:type="spellStart"/>
      <w:r w:rsidRPr="00401AAC">
        <w:rPr>
          <w:lang w:val="en-GB"/>
        </w:rPr>
        <w:t>był</w:t>
      </w:r>
      <w:proofErr w:type="spellEnd"/>
      <w:r w:rsidRPr="00401AAC">
        <w:rPr>
          <w:lang w:val="en-GB"/>
        </w:rPr>
        <w:t xml:space="preserve"> </w:t>
      </w:r>
      <w:proofErr w:type="spellStart"/>
      <w:r w:rsidRPr="00401AAC">
        <w:rPr>
          <w:lang w:val="en-GB"/>
        </w:rPr>
        <w:t>zbór</w:t>
      </w:r>
      <w:proofErr w:type="spellEnd"/>
      <w:r w:rsidRPr="00401AAC">
        <w:rPr>
          <w:lang w:val="en-GB"/>
        </w:rPr>
        <w:t xml:space="preserve"> </w:t>
      </w:r>
      <w:proofErr w:type="spellStart"/>
      <w:r w:rsidRPr="00401AAC">
        <w:rPr>
          <w:lang w:val="en-GB"/>
        </w:rPr>
        <w:t>danych</w:t>
      </w:r>
      <w:proofErr w:type="spellEnd"/>
      <w:r w:rsidRPr="00401AAC">
        <w:rPr>
          <w:lang w:val="en-GB"/>
        </w:rPr>
        <w:t xml:space="preserve">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14" w:name="_Toc134830668"/>
      <w:proofErr w:type="spellStart"/>
      <w:r>
        <w:rPr>
          <w:lang w:val="en-US"/>
        </w:rPr>
        <w:lastRenderedPageBreak/>
        <w:t>Definicja</w:t>
      </w:r>
      <w:proofErr w:type="spellEnd"/>
      <w:r>
        <w:rPr>
          <w:lang w:val="en-US"/>
        </w:rPr>
        <w:t xml:space="preserve"> </w:t>
      </w:r>
      <w:proofErr w:type="spellStart"/>
      <w:r>
        <w:rPr>
          <w:lang w:val="en-US"/>
        </w:rPr>
        <w:t>pojęć</w:t>
      </w:r>
      <w:bookmarkEnd w:id="14"/>
      <w:proofErr w:type="spellEnd"/>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bookmarkStart w:id="15" w:name="_Toc134830669"/>
      <w:proofErr w:type="spellStart"/>
      <w:r>
        <w:rPr>
          <w:lang w:val="en-US"/>
        </w:rPr>
        <w:t>Sieć</w:t>
      </w:r>
      <w:proofErr w:type="spellEnd"/>
      <w:r>
        <w:rPr>
          <w:lang w:val="en-US"/>
        </w:rPr>
        <w:t xml:space="preserve"> </w:t>
      </w:r>
      <w:proofErr w:type="spellStart"/>
      <w:r>
        <w:rPr>
          <w:lang w:val="en-US"/>
        </w:rPr>
        <w:t>neuronowa</w:t>
      </w:r>
      <w:proofErr w:type="spellEnd"/>
      <w:r>
        <w:rPr>
          <w:lang w:val="en-US"/>
        </w:rPr>
        <w:t xml:space="preserve"> </w:t>
      </w:r>
      <w:r w:rsidR="00E82696">
        <w:rPr>
          <w:lang w:val="en-US"/>
        </w:rPr>
        <w:t>(ANN)</w:t>
      </w:r>
      <w:r>
        <w:rPr>
          <w:lang w:val="en-US"/>
        </w:rPr>
        <w:t xml:space="preserve">- </w:t>
      </w:r>
      <w:proofErr w:type="spellStart"/>
      <w:r>
        <w:rPr>
          <w:lang w:val="en-US"/>
        </w:rPr>
        <w:t>koncept</w:t>
      </w:r>
      <w:bookmarkEnd w:id="15"/>
      <w:proofErr w:type="spellEnd"/>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7ED614B6" w:rsidR="002B7B71" w:rsidRPr="002B7B71" w:rsidRDefault="009A0E20" w:rsidP="009A0E20">
            <w:pPr>
              <w:pStyle w:val="Caption"/>
              <w:jc w:val="center"/>
              <w:rPr>
                <w:sz w:val="24"/>
                <w:szCs w:val="24"/>
              </w:rPr>
            </w:pPr>
            <w:bookmarkStart w:id="16" w:name="_Toc134967469"/>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7</w:t>
            </w:r>
            <w:r w:rsidR="00C90FA7">
              <w:rPr>
                <w:sz w:val="24"/>
                <w:szCs w:val="24"/>
              </w:rPr>
              <w:fldChar w:fldCharType="end"/>
            </w:r>
            <w:r w:rsidRPr="009A0E20">
              <w:rPr>
                <w:sz w:val="24"/>
                <w:szCs w:val="24"/>
              </w:rPr>
              <w:t>. Sztuczny neuron i jego elementy</w:t>
            </w:r>
            <w:bookmarkEnd w:id="16"/>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26A5DA8B" w:rsidR="002B7B71" w:rsidRPr="002B7B71" w:rsidRDefault="009A0E20" w:rsidP="009A0E20">
            <w:pPr>
              <w:pStyle w:val="Caption"/>
              <w:jc w:val="center"/>
              <w:rPr>
                <w:sz w:val="24"/>
                <w:szCs w:val="24"/>
              </w:rPr>
            </w:pPr>
            <w:bookmarkStart w:id="17" w:name="_Toc134967470"/>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8</w:t>
            </w:r>
            <w:r w:rsidR="00C90FA7">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bookmarkEnd w:id="17"/>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18" w:name="_Toc134830670"/>
      <w:r w:rsidRPr="000B3B4A">
        <w:t xml:space="preserve">Konwolucyjna sieć neuronowa (CNN) </w:t>
      </w:r>
      <w:r w:rsidR="0068235A">
        <w:t>– charakterystyka</w:t>
      </w:r>
      <w:bookmarkEnd w:id="18"/>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5B537020" w:rsidR="005158DA" w:rsidRPr="005158DA" w:rsidRDefault="005158DA" w:rsidP="0048281B">
            <w:pPr>
              <w:pStyle w:val="Caption"/>
              <w:ind w:left="0" w:firstLine="0"/>
              <w:jc w:val="center"/>
              <w:rPr>
                <w:sz w:val="24"/>
                <w:szCs w:val="24"/>
              </w:rPr>
            </w:pPr>
            <w:bookmarkStart w:id="19" w:name="_Toc134967471"/>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bookmarkEnd w:id="19"/>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proofErr w:type="spellStart"/>
      <w:r w:rsidR="00FF5783">
        <w:t>poolingu</w:t>
      </w:r>
      <w:proofErr w:type="spellEnd"/>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7247E18F" w:rsidR="0041402C" w:rsidRPr="0041402C" w:rsidRDefault="0041402C" w:rsidP="00811DAD">
            <w:pPr>
              <w:pStyle w:val="Caption"/>
              <w:ind w:left="0" w:firstLine="0"/>
              <w:jc w:val="center"/>
              <w:rPr>
                <w:sz w:val="24"/>
                <w:szCs w:val="24"/>
              </w:rPr>
            </w:pPr>
            <w:bookmarkStart w:id="20" w:name="_Toc134967472"/>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0</w:t>
            </w:r>
            <w:r w:rsidR="00C90FA7">
              <w:rPr>
                <w:sz w:val="24"/>
                <w:szCs w:val="24"/>
              </w:rPr>
              <w:fldChar w:fldCharType="end"/>
            </w:r>
            <w:r w:rsidRPr="0041402C">
              <w:rPr>
                <w:sz w:val="24"/>
                <w:szCs w:val="24"/>
              </w:rPr>
              <w:t xml:space="preserve">. Działanie warstwy </w:t>
            </w:r>
            <w:proofErr w:type="spellStart"/>
            <w:r w:rsidRPr="0041402C">
              <w:rPr>
                <w:sz w:val="24"/>
                <w:szCs w:val="24"/>
              </w:rPr>
              <w:t>poolingu</w:t>
            </w:r>
            <w:bookmarkEnd w:id="20"/>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p w14:paraId="08607071" w14:textId="2AE3AB56"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proofErr w:type="gramStart"/>
      <w:r w:rsidR="00CC0342">
        <w:t>overfittingu</w:t>
      </w:r>
      <w:proofErr w:type="spellEnd"/>
      <w:proofErr w:type="gram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proofErr w:type="spellStart"/>
      <w:r w:rsidR="00CC0342">
        <w:t>dropoutu</w:t>
      </w:r>
      <w:proofErr w:type="spellEnd"/>
      <w:r w:rsidR="00CC0342">
        <w:t xml:space="preserve">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21" w:name="_Toc13483067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21"/>
      <w:proofErr w:type="spellEnd"/>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22" w:name="_Toc134830672"/>
      <w:r>
        <w:t>Podstawowe informacje o zbiorze</w:t>
      </w:r>
      <w:bookmarkEnd w:id="2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4554DBF" w:rsidR="00B03B53" w:rsidRPr="00B03B53" w:rsidRDefault="00B03B53" w:rsidP="00B03B53">
            <w:pPr>
              <w:pStyle w:val="Caption"/>
              <w:keepNext/>
              <w:spacing w:line="276" w:lineRule="auto"/>
              <w:ind w:left="0" w:firstLine="0"/>
              <w:jc w:val="center"/>
            </w:pPr>
            <w:bookmarkStart w:id="23" w:name="_Toc134967458"/>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014E40">
              <w:rPr>
                <w:noProof/>
                <w:sz w:val="24"/>
                <w:szCs w:val="24"/>
              </w:rPr>
              <w:t>1</w:t>
            </w:r>
            <w:r w:rsidRPr="00B03B53">
              <w:rPr>
                <w:sz w:val="24"/>
                <w:szCs w:val="24"/>
              </w:rPr>
              <w:fldChar w:fldCharType="end"/>
            </w:r>
            <w:r w:rsidRPr="00B03B53">
              <w:rPr>
                <w:sz w:val="24"/>
                <w:szCs w:val="24"/>
              </w:rPr>
              <w:t>. Podsumowanie liczebności danych</w:t>
            </w:r>
            <w:bookmarkEnd w:id="23"/>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5FF83DB" w:rsidR="00703CCB" w:rsidRDefault="00703CCB" w:rsidP="00703CCB">
            <w:pPr>
              <w:pStyle w:val="Caption"/>
              <w:ind w:left="0" w:firstLine="0"/>
              <w:jc w:val="center"/>
            </w:pPr>
            <w:bookmarkStart w:id="24" w:name="_Toc134967473"/>
            <w:r>
              <w:t xml:space="preserve">Rysunek </w:t>
            </w:r>
            <w:r w:rsidR="00C90FA7">
              <w:fldChar w:fldCharType="begin"/>
            </w:r>
            <w:r w:rsidR="00C90FA7">
              <w:instrText xml:space="preserve"> SEQ Rysunek \* ARABIC </w:instrText>
            </w:r>
            <w:r w:rsidR="00C90FA7">
              <w:fldChar w:fldCharType="separate"/>
            </w:r>
            <w:r w:rsidR="00A51146">
              <w:rPr>
                <w:noProof/>
              </w:rPr>
              <w:t>11</w:t>
            </w:r>
            <w:r w:rsidR="00C90FA7">
              <w:fldChar w:fldCharType="end"/>
            </w:r>
            <w:r>
              <w:t>. Przykładowe obrazy z</w:t>
            </w:r>
            <w:r w:rsidR="00FF10E0">
              <w:t xml:space="preserve"> treningowego</w:t>
            </w:r>
            <w:r>
              <w:t xml:space="preserve"> zbioru danych</w:t>
            </w:r>
            <w:bookmarkEnd w:id="24"/>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lastRenderedPageBreak/>
        <w:tab/>
        <w:t>P</w:t>
      </w:r>
      <w:r w:rsidR="006D7D90">
        <w:t>o</w:t>
      </w:r>
      <w:r>
        <w:t xml:space="preserve">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5BCB2339" w:rsidR="00166316" w:rsidRDefault="00166316" w:rsidP="00166316">
            <w:pPr>
              <w:pStyle w:val="Caption"/>
              <w:jc w:val="center"/>
            </w:pPr>
            <w:bookmarkStart w:id="25" w:name="_Toc134967474"/>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2</w:t>
            </w:r>
            <w:r w:rsidR="00C90FA7">
              <w:rPr>
                <w:sz w:val="24"/>
                <w:szCs w:val="24"/>
              </w:rPr>
              <w:fldChar w:fldCharType="end"/>
            </w:r>
            <w:r w:rsidRPr="00166316">
              <w:rPr>
                <w:sz w:val="24"/>
                <w:szCs w:val="24"/>
              </w:rPr>
              <w:t>. Rozkład klas w zbiorze treningowym</w:t>
            </w:r>
            <w:bookmarkEnd w:id="25"/>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097DBCD7" w:rsidR="00166316" w:rsidRDefault="00166316" w:rsidP="00166316">
            <w:pPr>
              <w:pStyle w:val="Caption"/>
              <w:jc w:val="center"/>
            </w:pPr>
            <w:bookmarkStart w:id="26" w:name="_Toc134967475"/>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3</w:t>
            </w:r>
            <w:r w:rsidR="00C90FA7">
              <w:rPr>
                <w:sz w:val="24"/>
                <w:szCs w:val="24"/>
              </w:rPr>
              <w:fldChar w:fldCharType="end"/>
            </w:r>
            <w:r w:rsidRPr="00166316">
              <w:rPr>
                <w:sz w:val="24"/>
                <w:szCs w:val="24"/>
              </w:rPr>
              <w:t>. Rozkład klas w zbiorze testowym</w:t>
            </w:r>
            <w:bookmarkEnd w:id="26"/>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0691F240" w:rsidR="0030096B" w:rsidRPr="009C60A6" w:rsidRDefault="0030096B" w:rsidP="0030096B">
            <w:pPr>
              <w:pStyle w:val="Caption"/>
              <w:jc w:val="center"/>
              <w:rPr>
                <w:sz w:val="24"/>
                <w:szCs w:val="24"/>
              </w:rPr>
            </w:pPr>
            <w:bookmarkStart w:id="27" w:name="_Toc134967476"/>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4</w:t>
            </w:r>
            <w:r w:rsidR="00C90FA7">
              <w:rPr>
                <w:sz w:val="24"/>
                <w:szCs w:val="24"/>
              </w:rPr>
              <w:fldChar w:fldCharType="end"/>
            </w:r>
            <w:r w:rsidRPr="009C60A6">
              <w:rPr>
                <w:sz w:val="24"/>
                <w:szCs w:val="24"/>
              </w:rPr>
              <w:t>. Rozkład wymiarów obrazów w zbiorze treningowym</w:t>
            </w:r>
            <w:bookmarkEnd w:id="27"/>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4F96C0A7" w:rsidR="009C60A6" w:rsidRPr="009C60A6" w:rsidRDefault="009C60A6" w:rsidP="009C60A6">
            <w:pPr>
              <w:pStyle w:val="Caption"/>
              <w:jc w:val="center"/>
              <w:rPr>
                <w:sz w:val="24"/>
                <w:szCs w:val="24"/>
              </w:rPr>
            </w:pPr>
            <w:bookmarkStart w:id="28" w:name="_Toc134967477"/>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5</w:t>
            </w:r>
            <w:r w:rsidR="00C90FA7">
              <w:rPr>
                <w:sz w:val="24"/>
                <w:szCs w:val="24"/>
              </w:rPr>
              <w:fldChar w:fldCharType="end"/>
            </w:r>
            <w:r w:rsidRPr="009C60A6">
              <w:rPr>
                <w:sz w:val="24"/>
                <w:szCs w:val="24"/>
              </w:rPr>
              <w:t>. Rozkład wymiarów obrazów w zbiorze testowym</w:t>
            </w:r>
            <w:bookmarkEnd w:id="28"/>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29" w:name="_Toc134830673"/>
      <w:proofErr w:type="spellStart"/>
      <w:r>
        <w:t>Pre</w:t>
      </w:r>
      <w:r w:rsidR="00C3346B">
        <w:t>-</w:t>
      </w:r>
      <w:r>
        <w:t>processing</w:t>
      </w:r>
      <w:bookmarkEnd w:id="29"/>
      <w:proofErr w:type="spellEnd"/>
    </w:p>
    <w:p w14:paraId="62C6E12C" w14:textId="2246CB0F" w:rsid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12DB999E" w14:textId="3D24640C"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spellStart"/>
      <w:proofErr w:type="gramStart"/>
      <w:r w:rsidR="009912AC" w:rsidRPr="009912AC">
        <w:t>encoding</w:t>
      </w:r>
      <w:proofErr w:type="spellEnd"/>
      <w:proofErr w:type="gramEnd"/>
      <w:r w:rsidR="009912AC" w:rsidRPr="009912AC">
        <w:t xml:space="preserve">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prawdopodobnie </w:t>
      </w:r>
      <w:r w:rsidR="009912AC" w:rsidRPr="009912AC">
        <w:t>popraw</w:t>
      </w:r>
      <w:r w:rsidR="009912AC">
        <w:t>ić</w:t>
      </w:r>
      <w:r w:rsidR="009912AC" w:rsidRPr="009912AC">
        <w:t xml:space="preserve"> </w:t>
      </w:r>
      <w:r w:rsidR="009912AC">
        <w:t>predykcję</w:t>
      </w:r>
      <w:r w:rsidR="009912AC" w:rsidRPr="009912AC">
        <w:t xml:space="preserve">. </w:t>
      </w:r>
      <w:r w:rsidR="009912AC">
        <w:t xml:space="preserve">Proces ten </w:t>
      </w:r>
      <w:proofErr w:type="spellStart"/>
      <w:r w:rsidR="009912AC">
        <w:t>polegna</w:t>
      </w:r>
      <w:proofErr w:type="spellEnd"/>
      <w:r w:rsidR="009912AC">
        <w:t xml:space="preserve">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33C1A4E6" w:rsidR="00740509" w:rsidRDefault="00740509" w:rsidP="00F24684">
      <w:pPr>
        <w:pStyle w:val="BodyText"/>
      </w:pPr>
      <w:r>
        <w:tab/>
      </w:r>
      <w:r w:rsidR="00904BE0">
        <w:t xml:space="preserve">Co więcej dla jednego z modelów zastosowano także rozszerzanie danych (data </w:t>
      </w:r>
      <w:proofErr w:type="spellStart"/>
      <w:r w:rsidR="00904BE0">
        <w:t>augmentation</w:t>
      </w:r>
      <w:proofErr w:type="spellEnd"/>
      <w:r w:rsidR="00904BE0">
        <w:t xml:space="preserve">). </w:t>
      </w:r>
      <w:r w:rsidR="00891C7F">
        <w:t xml:space="preserve">Może wydawać </w:t>
      </w:r>
      <w:proofErr w:type="gramStart"/>
      <w:r w:rsidR="00891C7F">
        <w:t>się</w:t>
      </w:r>
      <w:proofErr w:type="gramEnd"/>
      <w:r w:rsidR="00891C7F">
        <w:t xml:space="preserve"> że przeszło 50 000 obrazów w zbiorze treningowym to bardzo dużo, jednak wraz z wzrastającą liczbą parametrów modelu warto posiadać więcej danych przeznaczonych do trenowania co raz to bardziej skomplikowanych sieci neuronowych. Na tym też data </w:t>
      </w:r>
      <w:proofErr w:type="spellStart"/>
      <w:r w:rsidR="00891C7F">
        <w:t>augmentation</w:t>
      </w:r>
      <w:proofErr w:type="spellEnd"/>
      <w:r w:rsidR="00891C7F">
        <w:t xml:space="preserve"> polega. Jest to proces polegający na sztucznym </w:t>
      </w:r>
      <w:r w:rsidR="00891C7F" w:rsidRPr="00891C7F">
        <w:t xml:space="preserve">zwiększania ilości danych poprzez </w:t>
      </w:r>
      <w:r w:rsidR="00891C7F">
        <w:t xml:space="preserve">modyfikowanie już istniejących danych. Dzięki temu powstają nowe, lekko zmienione obrazy mogące posłużyć do trenowania sieci. Dużą zaletą takiego podejścia jest to, że może pomóc poprawić wydajność modelu, oraz uniknąć problemu przetrenowania dzięki bardziej zróżnicowanemu zbiorowi danych. W związku z tym </w:t>
      </w:r>
      <w:r w:rsidR="000B53A5">
        <w:t>operacje,</w:t>
      </w:r>
      <w:r w:rsidR="00891C7F">
        <w:t xml:space="preserve"> które zostały przeprowadzone na obrazach to </w:t>
      </w:r>
      <w:r w:rsidR="00891C7F">
        <w:lastRenderedPageBreak/>
        <w:t xml:space="preserve">rotowanie </w:t>
      </w:r>
      <w:r w:rsidR="006A6BB7">
        <w:t>ich</w:t>
      </w:r>
      <w:r w:rsidR="00891C7F">
        <w:t xml:space="preserve"> do 15 stopni, zwiększanie i oddalani</w:t>
      </w:r>
      <w:r w:rsidR="006A6BB7">
        <w:t>e, ścinanie i przesuwanie względem szerokości i wysokości.</w:t>
      </w:r>
      <w:r w:rsidR="00446AE5">
        <w:t xml:space="preserve"> Są to zazwyczaj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co nie pomagałoby modeli uczyć się jak faktycznie wygląda ograniczenie prędkości do 60km/h</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0843571" w:rsidR="00D56EA5" w:rsidRPr="00D56EA5" w:rsidRDefault="00D56EA5" w:rsidP="00D56EA5">
            <w:pPr>
              <w:pStyle w:val="Caption"/>
              <w:jc w:val="center"/>
              <w:rPr>
                <w:sz w:val="24"/>
                <w:szCs w:val="24"/>
              </w:rPr>
            </w:pPr>
            <w:bookmarkStart w:id="30" w:name="_Toc134967478"/>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6</w:t>
            </w:r>
            <w:r w:rsidR="00C90FA7">
              <w:rPr>
                <w:sz w:val="24"/>
                <w:szCs w:val="24"/>
              </w:rPr>
              <w:fldChar w:fldCharType="end"/>
            </w:r>
            <w:r w:rsidRPr="00D56EA5">
              <w:rPr>
                <w:sz w:val="24"/>
                <w:szCs w:val="24"/>
              </w:rPr>
              <w:t>. Przykładowe zmodyfikowane obrazy</w:t>
            </w:r>
            <w:bookmarkEnd w:id="30"/>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33"/>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B03B53">
              <w:rPr>
                <w:bCs/>
                <w:sz w:val="20"/>
                <w:szCs w:val="20"/>
              </w:rPr>
              <w:t>Opracowanie własne.</w:t>
            </w:r>
          </w:p>
        </w:tc>
      </w:tr>
    </w:tbl>
    <w:p w14:paraId="5DCB4554" w14:textId="77777777" w:rsidR="005F06BB" w:rsidRDefault="005F06BB">
      <w:pPr>
        <w:pStyle w:val="BodyText"/>
        <w:rPr>
          <w:lang w:val="en-US"/>
        </w:rPr>
      </w:pPr>
    </w:p>
    <w:p w14:paraId="5C55C7CB" w14:textId="77777777" w:rsidR="000B53A5" w:rsidRPr="006A7EBB" w:rsidRDefault="000B53A5" w:rsidP="000B53A5">
      <w:pPr>
        <w:pStyle w:val="BodyText"/>
        <w:jc w:val="left"/>
        <w:rPr>
          <w:b/>
        </w:rPr>
      </w:pPr>
      <w:r w:rsidRPr="006A7EBB">
        <w:rPr>
          <w:b/>
        </w:rPr>
        <w:t>Podsumowanie</w:t>
      </w:r>
    </w:p>
    <w:p w14:paraId="1E58E5F7" w14:textId="61161510" w:rsidR="0001717B" w:rsidRDefault="000B53A5" w:rsidP="0001717B">
      <w:pPr>
        <w:spacing w:line="360" w:lineRule="auto"/>
        <w:ind w:firstLine="708"/>
        <w:jc w:val="both"/>
      </w:pPr>
      <w:r>
        <w:tab/>
        <w:t>Reasumując model będzie trenowany i testowany na zbiorze</w:t>
      </w:r>
      <w:r w:rsidRPr="000B53A5">
        <w:t xml:space="preserve"> "German </w:t>
      </w:r>
      <w:proofErr w:type="spellStart"/>
      <w:r w:rsidRPr="000B53A5">
        <w:t>Traffic</w:t>
      </w:r>
      <w:proofErr w:type="spellEnd"/>
      <w:r w:rsidRPr="000B53A5">
        <w:t xml:space="preserve"> </w:t>
      </w:r>
      <w:proofErr w:type="spellStart"/>
      <w:r w:rsidRPr="000B53A5">
        <w:t>Sign</w:t>
      </w:r>
      <w:proofErr w:type="spellEnd"/>
      <w:r w:rsidRPr="000B53A5">
        <w:t xml:space="preserve"> </w:t>
      </w:r>
      <w:proofErr w:type="spellStart"/>
      <w:r w:rsidRPr="000B53A5">
        <w:t>Recognition</w:t>
      </w:r>
      <w:proofErr w:type="spellEnd"/>
      <w:r w:rsidRPr="000B53A5">
        <w:t xml:space="preserve">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w:t>
      </w:r>
      <w:proofErr w:type="spellStart"/>
      <w:r>
        <w:t>preprocessing</w:t>
      </w:r>
      <w:proofErr w:type="spellEnd"/>
      <w:r>
        <w:t xml:space="preserve"> i rozszerzenie danych, aby przygotować obrazy do wejścia do sieci </w:t>
      </w:r>
      <w:r>
        <w:lastRenderedPageBreak/>
        <w:t>CNN oraz potencjalnie poprawić wydajność modelu.</w:t>
      </w:r>
      <w:r w:rsidR="00CF0E97">
        <w:t xml:space="preserve"> W następnym rozdziale zostaną omówione ogólne założenia i postać modelu.</w:t>
      </w:r>
    </w:p>
    <w:p w14:paraId="33E486D9" w14:textId="344C1473" w:rsidR="00D91A36" w:rsidRPr="000B53A5" w:rsidRDefault="0001717B" w:rsidP="0001717B">
      <w:r>
        <w:br w:type="page"/>
      </w:r>
    </w:p>
    <w:p w14:paraId="5A2F8759" w14:textId="6BC4F2DD" w:rsidR="007B0711" w:rsidRDefault="004D4683" w:rsidP="004D4683">
      <w:pPr>
        <w:pStyle w:val="Heading1"/>
        <w:rPr>
          <w:lang w:val="en-US"/>
        </w:rPr>
      </w:pPr>
      <w:bookmarkStart w:id="31" w:name="_Toc134830674"/>
      <w:proofErr w:type="spellStart"/>
      <w:r>
        <w:rPr>
          <w:lang w:val="en-US"/>
        </w:rPr>
        <w:lastRenderedPageBreak/>
        <w:t>Metodyka</w:t>
      </w:r>
      <w:bookmarkEnd w:id="31"/>
      <w:proofErr w:type="spellEnd"/>
    </w:p>
    <w:p w14:paraId="31370519" w14:textId="1DB6DE63"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B005B9">
        <w:t>powstał,</w:t>
      </w:r>
      <w:r w:rsidR="0082087D">
        <w:t xml:space="preserve"> aby taki model stworzyć.</w:t>
      </w:r>
    </w:p>
    <w:p w14:paraId="5DD14F41" w14:textId="0C9417E1"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różnych metod w celu </w:t>
      </w:r>
      <w:proofErr w:type="spellStart"/>
      <w:r w:rsidR="00B005B9">
        <w:t>inputowania</w:t>
      </w:r>
      <w:proofErr w:type="spellEnd"/>
      <w:r w:rsidR="00B005B9">
        <w:t xml:space="preserve">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B005B9">
        <w:t>sieci</w:t>
      </w:r>
      <w:r w:rsidR="00B005B9" w:rsidRPr="00B005B9">
        <w:t>, gdzie proponowany model był trenowany na zbiorze treningowym</w:t>
      </w:r>
      <w:r w:rsidR="00B005B9">
        <w:t xml:space="preserve"> oraz w międzyczasie próbowano dobrać</w:t>
      </w:r>
      <w:r w:rsidR="00B005B9" w:rsidRPr="00B005B9">
        <w:t xml:space="preserve"> optymal</w:t>
      </w:r>
      <w:r w:rsidR="00B005B9">
        <w:t>ne</w:t>
      </w:r>
      <w:r w:rsidR="00B005B9" w:rsidRPr="00B005B9">
        <w:t xml:space="preserve"> </w:t>
      </w:r>
      <w:r w:rsidR="00B005B9">
        <w:t xml:space="preserve">wartości </w:t>
      </w:r>
      <w:proofErr w:type="spellStart"/>
      <w:r w:rsidR="00B005B9" w:rsidRPr="00B005B9">
        <w:t>hiperparametrów</w:t>
      </w:r>
      <w:proofErr w:type="spellEnd"/>
      <w:r w:rsidR="00B005B9" w:rsidRPr="00B005B9">
        <w:t xml:space="preserve">.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6556C74D" w:rsidR="00B005B9" w:rsidRPr="00B005B9" w:rsidRDefault="00B005B9" w:rsidP="00B005B9">
            <w:pPr>
              <w:pStyle w:val="Caption"/>
              <w:jc w:val="center"/>
              <w:rPr>
                <w:sz w:val="24"/>
                <w:szCs w:val="24"/>
              </w:rPr>
            </w:pPr>
            <w:bookmarkStart w:id="32" w:name="_Toc134967479"/>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7</w:t>
            </w:r>
            <w:r w:rsidR="00C90FA7">
              <w:rPr>
                <w:sz w:val="24"/>
                <w:szCs w:val="24"/>
              </w:rPr>
              <w:fldChar w:fldCharType="end"/>
            </w:r>
            <w:r w:rsidRPr="00B005B9">
              <w:rPr>
                <w:sz w:val="24"/>
                <w:szCs w:val="24"/>
              </w:rPr>
              <w:t>. Proces tworzenia modelu</w:t>
            </w:r>
            <w:bookmarkEnd w:id="32"/>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B03B53">
              <w:rPr>
                <w:bCs/>
                <w:sz w:val="20"/>
                <w:szCs w:val="20"/>
              </w:rPr>
              <w:t>Opracowanie własne.</w:t>
            </w:r>
          </w:p>
        </w:tc>
      </w:tr>
    </w:tbl>
    <w:p w14:paraId="6E5B9654" w14:textId="6FF7C73E" w:rsidR="00B005B9" w:rsidRDefault="00FE2A37" w:rsidP="00CF0E97">
      <w:pPr>
        <w:pStyle w:val="BodyText"/>
      </w:pPr>
      <w:r>
        <w:lastRenderedPageBreak/>
        <w:tab/>
      </w:r>
      <w:r w:rsidR="00FD0920">
        <w:t xml:space="preserve">O zbiorze danych i </w:t>
      </w:r>
      <w:proofErr w:type="spellStart"/>
      <w:r w:rsidR="00FD0920">
        <w:t>preprocessingu</w:t>
      </w:r>
      <w:proofErr w:type="spellEnd"/>
      <w:r w:rsidR="00FD0920">
        <w:t xml:space="preserve"> więcej zostało napisane w rozdziale III, w związku z tym, więcej uwagi w tym rozdziale zostanie poświęcona zbudowanemu modelowi. Natomiast wyniki klasyfikacji zostaną przedstawione w kolejnej części pracy.</w:t>
      </w:r>
    </w:p>
    <w:p w14:paraId="0D13879A" w14:textId="5C91EEB7"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w:t>
      </w:r>
      <w:proofErr w:type="spellStart"/>
      <w:r w:rsidR="00541E07" w:rsidRPr="00541E07">
        <w:t>Ryzen</w:t>
      </w:r>
      <w:proofErr w:type="spellEnd"/>
      <w:r w:rsidR="00541E07" w:rsidRPr="00541E07">
        <w:t xml:space="preserve"> 5 2600 </w:t>
      </w:r>
      <w:r w:rsidR="00541E07">
        <w:t xml:space="preserve">z </w:t>
      </w:r>
      <w:r w:rsidR="00541E07" w:rsidRPr="00541E07">
        <w:t xml:space="preserve">3400 </w:t>
      </w:r>
      <w:proofErr w:type="spellStart"/>
      <w:r w:rsidR="00541E07" w:rsidRPr="00541E07">
        <w:t>Mhz</w:t>
      </w:r>
      <w:proofErr w:type="spellEnd"/>
      <w:r w:rsidR="00541E07">
        <w:t xml:space="preserve"> wyniosło około 30 minut</w:t>
      </w:r>
      <w:r w:rsidR="00681A52">
        <w:t>.</w:t>
      </w:r>
    </w:p>
    <w:p w14:paraId="6FB34F9B" w14:textId="6D4472B1" w:rsidR="00681A52" w:rsidRDefault="00681A52" w:rsidP="00CF0E97">
      <w:pPr>
        <w:pStyle w:val="BodyText"/>
      </w:pPr>
      <w:r>
        <w:tab/>
        <w:t>Analizując architekturę dokładniej, sieć składa się z 4 warstw konwolucyjnych, 2 warstw max-</w:t>
      </w:r>
      <w:proofErr w:type="spellStart"/>
      <w:r>
        <w:t>poolingu</w:t>
      </w:r>
      <w:proofErr w:type="spellEnd"/>
      <w:r>
        <w:t xml:space="preserve">, 4 warstw normalizujących, 4 warstw </w:t>
      </w:r>
      <w:proofErr w:type="spellStart"/>
      <w:r>
        <w:t>dropoutu</w:t>
      </w:r>
      <w:proofErr w:type="spellEnd"/>
      <w:r>
        <w:t xml:space="preserve">, 3 warstw w pełni połączonych i 1 warstwy do spłaszczania danych. </w:t>
      </w:r>
    </w:p>
    <w:p w14:paraId="3E0E1272" w14:textId="621AEB1B"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użyto 32 filtrów o wymiarach jądra 5x5, gdzie za funkcje aktywacji posłużyła funkcja </w:t>
      </w:r>
      <w:proofErr w:type="spellStart"/>
      <w:r w:rsidR="00F119E1">
        <w:t>ReLU</w:t>
      </w:r>
      <w:proofErr w:type="spellEnd"/>
      <w:r w:rsidR="00F119E1">
        <w:t>.</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 xml:space="preserve">Następnie dane przekazywane są do kolejnej warstwy konwolucyjnej, w której to działają 64 filtry, tym razem z jądrem wielkości 3x3. Tutaj również użyto funkcji aktywacji </w:t>
      </w:r>
      <w:proofErr w:type="spellStart"/>
      <w:r w:rsidR="00BF24C2">
        <w:t>ReLU</w:t>
      </w:r>
      <w:proofErr w:type="spellEnd"/>
      <w:r w:rsidR="00BF24C2">
        <w:t>. Po dwóch warstwach konwolucyjnych zastosowano warstwę max-</w:t>
      </w:r>
      <w:proofErr w:type="spellStart"/>
      <w:r w:rsidR="00BF24C2">
        <w:t>poolingu</w:t>
      </w:r>
      <w:proofErr w:type="spellEnd"/>
      <w:r w:rsidR="00BF24C2">
        <w:t xml:space="preserve">, w której przyjęto rozmiar filtra 2x2. W kolejnym kroku znormalizowano paczkę danych, a następnie w warstwie </w:t>
      </w:r>
      <w:proofErr w:type="spellStart"/>
      <w:r w:rsidR="00BF24C2">
        <w:t>dropoutu</w:t>
      </w:r>
      <w:proofErr w:type="spellEnd"/>
      <w:r w:rsidR="00BF24C2">
        <w:t xml:space="preserve"> wyłączono 30% neuronów.</w:t>
      </w:r>
      <w:r w:rsidR="008D7D60">
        <w:t xml:space="preserve"> Taką samą strukturę ma kolejne pięć warstw z tą różnicą, że w trzeciej warstwie konwolucyjnej znajduje się 64 filtry, a w czwartej 128 filtrów o rozmiarach jądra 3x3. Max-</w:t>
      </w:r>
      <w:proofErr w:type="spellStart"/>
      <w:r w:rsidR="008D7D60">
        <w:t>pooling</w:t>
      </w:r>
      <w:proofErr w:type="spellEnd"/>
      <w:r w:rsidR="008D7D60">
        <w:t xml:space="preserve"> i normalizacja są takie same jak poprzednio, a warstwa </w:t>
      </w:r>
      <w:proofErr w:type="spellStart"/>
      <w:r w:rsidR="008D7D60">
        <w:t>dropoutu</w:t>
      </w:r>
      <w:proofErr w:type="spellEnd"/>
      <w:r w:rsidR="008D7D60">
        <w:t xml:space="preserve"> tym razem wyłączą 20% neuronów. Po tych operacjach następuje spłaszczenie macierzy do wymiarów wektora. W końcowym etapie dane przechodzą przez warstwę w pełni połączoną z funkcją aktywacji </w:t>
      </w:r>
      <w:proofErr w:type="spellStart"/>
      <w:r w:rsidR="008D7D60">
        <w:t>ReLU</w:t>
      </w:r>
      <w:proofErr w:type="spellEnd"/>
      <w:r w:rsidR="008D7D60">
        <w:t xml:space="preserve">,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w:t>
      </w:r>
      <w:proofErr w:type="spellStart"/>
      <w:r w:rsidR="008D7D60">
        <w:t>ReLU</w:t>
      </w:r>
      <w:proofErr w:type="spellEnd"/>
      <w:r w:rsidR="008D7D60">
        <w:t xml:space="preserve"> została użyta funkcja </w:t>
      </w:r>
      <w:proofErr w:type="spellStart"/>
      <w:r w:rsidR="008D7D60">
        <w:t>softmax</w:t>
      </w:r>
      <w:proofErr w:type="spellEnd"/>
      <w:r w:rsidR="008D7D60">
        <w:t xml:space="preserve">, zwracająca prawdopodobieństwa </w:t>
      </w:r>
      <w:r w:rsidR="008D7D60">
        <w:lastRenderedPageBreak/>
        <w:t>wystąpienia jeden z 43 klas na danym obrazie.</w:t>
      </w:r>
      <w:r w:rsidR="009204A6">
        <w:t xml:space="preserve"> Przy kompilacji modelu użyto optymalizatora Adam ze zmniejszającym się tempem uczenia wraz ze wzrostem </w:t>
      </w:r>
      <w:proofErr w:type="spellStart"/>
      <w:r w:rsidR="009204A6">
        <w:t>epoch</w:t>
      </w:r>
      <w:proofErr w:type="spellEnd"/>
      <w:r w:rsidR="009204A6">
        <w:t>. Jako funkcję straty zastosowano kategoryczną entropię krzyżową, a metryk</w:t>
      </w:r>
      <w:r w:rsidR="00C05614">
        <w:t>ami mierzącymi jakość modelu zostały dokładność (</w:t>
      </w:r>
      <w:proofErr w:type="spellStart"/>
      <w:r w:rsidR="00C05614">
        <w:t>accuracy</w:t>
      </w:r>
      <w:proofErr w:type="spellEnd"/>
      <w:r w:rsidR="00C05614">
        <w:t>) i błąd średniokwadratowy (</w:t>
      </w:r>
      <w:proofErr w:type="spellStart"/>
      <w:r w:rsidR="00C05614">
        <w:t>mse</w:t>
      </w:r>
      <w:proofErr w:type="spellEnd"/>
      <w:r w:rsidR="00C0561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5A2CFB8F" w:rsidR="0090676D" w:rsidRPr="0090676D" w:rsidRDefault="0090676D" w:rsidP="0090676D">
            <w:pPr>
              <w:pStyle w:val="Caption"/>
              <w:jc w:val="center"/>
              <w:rPr>
                <w:sz w:val="24"/>
                <w:szCs w:val="24"/>
              </w:rPr>
            </w:pPr>
            <w:bookmarkStart w:id="33" w:name="_Toc134967480"/>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8</w:t>
            </w:r>
            <w:r w:rsidR="00C90FA7">
              <w:rPr>
                <w:sz w:val="24"/>
                <w:szCs w:val="24"/>
              </w:rPr>
              <w:fldChar w:fldCharType="end"/>
            </w:r>
            <w:r w:rsidRPr="0090676D">
              <w:rPr>
                <w:sz w:val="24"/>
                <w:szCs w:val="24"/>
              </w:rPr>
              <w:t>. Architektura modelu CNN</w:t>
            </w:r>
            <w:bookmarkEnd w:id="33"/>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B03B53">
              <w:rPr>
                <w:bCs/>
                <w:sz w:val="20"/>
                <w:szCs w:val="20"/>
              </w:rPr>
              <w:t>Opracowanie własne.</w:t>
            </w:r>
          </w:p>
        </w:tc>
      </w:tr>
    </w:tbl>
    <w:p w14:paraId="79F2E648" w14:textId="77777777" w:rsidR="00333533" w:rsidRDefault="00333533" w:rsidP="00333533">
      <w:pPr>
        <w:pStyle w:val="BodyText"/>
        <w:jc w:val="left"/>
        <w:rPr>
          <w:b/>
        </w:rPr>
      </w:pPr>
    </w:p>
    <w:p w14:paraId="77F0115A" w14:textId="4FD6AE8B" w:rsidR="00333533" w:rsidRPr="006A7EBB" w:rsidRDefault="00333533" w:rsidP="00333533">
      <w:pPr>
        <w:pStyle w:val="BodyText"/>
        <w:jc w:val="left"/>
        <w:rPr>
          <w:b/>
        </w:rPr>
      </w:pPr>
      <w:r w:rsidRPr="006A7EBB">
        <w:rPr>
          <w:b/>
        </w:rPr>
        <w:lastRenderedPageBreak/>
        <w:t>Podsumowanie</w:t>
      </w:r>
    </w:p>
    <w:p w14:paraId="256E138E" w14:textId="17DE15C8"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ybranej do zadania</w:t>
      </w:r>
      <w:r w:rsidR="003046E3">
        <w:t xml:space="preserve"> klasyfikacji</w:t>
      </w:r>
      <w:r w:rsidR="003046E3" w:rsidRPr="003046E3">
        <w:t xml:space="preserve"> sieci konwolucyjnej, która wykazała się najlepszymi wynikami na przedstawionym w 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34" w:name="_Toc134830675"/>
      <w:proofErr w:type="spellStart"/>
      <w:r>
        <w:rPr>
          <w:lang w:val="en-US"/>
        </w:rPr>
        <w:t>Wyniki</w:t>
      </w:r>
      <w:bookmarkEnd w:id="34"/>
      <w:proofErr w:type="spellEnd"/>
    </w:p>
    <w:p w14:paraId="4F2F9D26" w14:textId="3610AC79"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 oraz na podstawie tych wyników wyciągnięte wnioski.</w:t>
      </w:r>
    </w:p>
    <w:p w14:paraId="270EAE5A" w14:textId="33B462F3" w:rsidR="005D390B" w:rsidRDefault="005D390B" w:rsidP="005D390B">
      <w:pPr>
        <w:pStyle w:val="Heading2"/>
        <w:rPr>
          <w:lang w:val="en-US"/>
        </w:rPr>
      </w:pPr>
      <w:bookmarkStart w:id="35" w:name="_Toc134830676"/>
      <w:proofErr w:type="spellStart"/>
      <w:r>
        <w:rPr>
          <w:lang w:val="en-US"/>
        </w:rPr>
        <w:t>Opis</w:t>
      </w:r>
      <w:proofErr w:type="spellEnd"/>
      <w:r>
        <w:rPr>
          <w:lang w:val="en-US"/>
        </w:rPr>
        <w:t xml:space="preserve"> </w:t>
      </w:r>
      <w:proofErr w:type="spellStart"/>
      <w:r>
        <w:rPr>
          <w:lang w:val="en-US"/>
        </w:rPr>
        <w:t>wyników</w:t>
      </w:r>
      <w:bookmarkEnd w:id="35"/>
      <w:proofErr w:type="spellEnd"/>
    </w:p>
    <w:p w14:paraId="7F18A899" w14:textId="014AEA6A" w:rsidR="001C2A47" w:rsidRDefault="001C2A47" w:rsidP="001C2A47">
      <w:pPr>
        <w:spacing w:line="360" w:lineRule="auto"/>
        <w:ind w:firstLine="708"/>
        <w:jc w:val="both"/>
      </w:pPr>
      <w:r>
        <w:t xml:space="preserve">Wpierw warto wspomnieć model przeszedł przez parę faz, aby przejść od stanu pierwotnego do </w:t>
      </w:r>
      <w:proofErr w:type="gramStart"/>
      <w:r>
        <w:t>finalnego</w:t>
      </w:r>
      <w:proofErr w:type="gramEnd"/>
      <w:r>
        <w:t>, w którym pokazywał już bardzo dobre wyniki na zbiorze testowym. Pierwszy model składał się głównie z warstw konwolucyjnych, dwóch max-</w:t>
      </w:r>
      <w:proofErr w:type="spellStart"/>
      <w:r>
        <w:t>poolingowych</w:t>
      </w:r>
      <w:proofErr w:type="spellEnd"/>
      <w:r>
        <w:t xml:space="preserve"> i dwóch warstw w pełni połączonych. Łącznie posiadał około 300 000 parametrów. Był to więc bardzo lekki i prosty model. Na zbiorze treningowym wykazywał się około 97% skutecznością, jednakże dokładność ta spadała do 95% na zbiorze testowym. Nie był to więc satysfakcjonujący wynik, ponieważ większość modeli obecnie osiąga wartości około 99% na zbiorze testowym. W związku z tym zaczęto stopniowo dodawać warstwy normalizujące, konwolucyjne, w pełni połączone i </w:t>
      </w:r>
      <w:proofErr w:type="spellStart"/>
      <w:r>
        <w:t>dropoutu</w:t>
      </w:r>
      <w:proofErr w:type="spellEnd"/>
      <w:r>
        <w:t>. Dzięki temu powstał model ostateczny, którego architektura została przedstawiona w rozdziale IV.</w:t>
      </w:r>
    </w:p>
    <w:p w14:paraId="5F38C7BE" w14:textId="288E8660" w:rsidR="00475E84" w:rsidRDefault="00EA11CE" w:rsidP="00475E84">
      <w:pPr>
        <w:spacing w:line="360" w:lineRule="auto"/>
        <w:ind w:firstLine="708"/>
        <w:jc w:val="both"/>
      </w:pPr>
      <w:r>
        <w:t xml:space="preserve">Do oceny efektywności modelu zostały użyte jedne z najpopularniejszych metryk w uczeniu maszynowym – </w:t>
      </w:r>
      <w:proofErr w:type="spellStart"/>
      <w:r>
        <w:t>accuracy</w:t>
      </w:r>
      <w:proofErr w:type="spellEnd"/>
      <w:r>
        <w:t xml:space="preserve">, precision, </w:t>
      </w:r>
      <w:proofErr w:type="spellStart"/>
      <w:r>
        <w:t>recall</w:t>
      </w:r>
      <w:proofErr w:type="spellEnd"/>
      <w:r>
        <w:t xml:space="preserve"> i f1-score. </w:t>
      </w:r>
      <w:r w:rsidR="00DC53C3">
        <w:t>Trafność jest podstawowym wskaźnikiem jakości prognozy. Mówi on o stosunku obserwacji, które model zaklasyfikował poprawnie</w:t>
      </w:r>
      <w:r w:rsidR="00C970AA">
        <w:t xml:space="preserve"> (</w:t>
      </w:r>
      <w:proofErr w:type="spellStart"/>
      <w:r w:rsidR="00C970AA">
        <w:t>true</w:t>
      </w:r>
      <w:proofErr w:type="spellEnd"/>
      <w:r w:rsidR="00C970AA">
        <w:t xml:space="preserve"> </w:t>
      </w:r>
      <w:proofErr w:type="spellStart"/>
      <w:r w:rsidR="00C970AA">
        <w:t>positive</w:t>
      </w:r>
      <w:proofErr w:type="spellEnd"/>
      <w:r w:rsidR="00C970AA">
        <w:t xml:space="preserve"> i </w:t>
      </w:r>
      <w:proofErr w:type="spellStart"/>
      <w:r w:rsidR="00C970AA">
        <w:t>true</w:t>
      </w:r>
      <w:proofErr w:type="spellEnd"/>
      <w:r w:rsidR="00C970AA">
        <w:t xml:space="preserve"> </w:t>
      </w:r>
      <w:proofErr w:type="spellStart"/>
      <w:r w:rsidR="00C970AA">
        <w:t>negative</w:t>
      </w:r>
      <w:proofErr w:type="spellEnd"/>
      <w:r w:rsidR="00C970AA">
        <w:t>)</w:t>
      </w:r>
      <w:r w:rsidR="00DC53C3">
        <w:t xml:space="preserve"> względem wszystkich dokonanych klasyfikacji</w:t>
      </w:r>
      <w:r w:rsidR="00475E84">
        <w:t>:</w:t>
      </w:r>
    </w:p>
    <w:p w14:paraId="1F43836D" w14:textId="77777777" w:rsidR="00475E84" w:rsidRDefault="00475E84" w:rsidP="00475E84">
      <w:pPr>
        <w:spacing w:line="360" w:lineRule="auto"/>
        <w:ind w:firstLine="708"/>
        <w:jc w:val="both"/>
      </w:pPr>
    </w:p>
    <w:tbl>
      <w:tblPr>
        <w:tblStyle w:val="TableGrid"/>
        <w:tblW w:w="8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496"/>
      </w:tblGrid>
      <w:tr w:rsidR="00C970AA" w14:paraId="6DBA651C" w14:textId="77777777" w:rsidTr="00C970AA">
        <w:tc>
          <w:tcPr>
            <w:tcW w:w="284" w:type="dxa"/>
          </w:tcPr>
          <w:p w14:paraId="6E6744DC" w14:textId="77777777" w:rsidR="00475E84" w:rsidRPr="00C970AA" w:rsidRDefault="00475E84" w:rsidP="00727EF1">
            <w:pPr>
              <w:pStyle w:val="BodyText"/>
              <w:rPr>
                <w:sz w:val="22"/>
                <w:szCs w:val="22"/>
              </w:rPr>
            </w:pPr>
          </w:p>
        </w:tc>
        <w:tc>
          <w:tcPr>
            <w:tcW w:w="7938"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493" w:type="dxa"/>
            <w:vAlign w:val="center"/>
          </w:tcPr>
          <w:p w14:paraId="73E33021" w14:textId="023D5398" w:rsidR="00475E84" w:rsidRDefault="00475E84" w:rsidP="00727EF1">
            <w:pPr>
              <w:pStyle w:val="BodyText"/>
              <w:jc w:val="right"/>
            </w:pPr>
            <w:r>
              <w:t>(6)</w:t>
            </w:r>
          </w:p>
        </w:tc>
      </w:tr>
    </w:tbl>
    <w:p w14:paraId="2FDC039E" w14:textId="77777777" w:rsidR="00475E84" w:rsidRDefault="00475E84" w:rsidP="00475E84">
      <w:pPr>
        <w:spacing w:line="360" w:lineRule="auto"/>
        <w:jc w:val="both"/>
      </w:pPr>
    </w:p>
    <w:p w14:paraId="06817E0B" w14:textId="5ECCD6D5" w:rsidR="00C90FA7" w:rsidRDefault="00C90FA7" w:rsidP="00C90FA7">
      <w:pPr>
        <w:spacing w:line="360" w:lineRule="auto"/>
        <w:ind w:firstLine="708"/>
        <w:jc w:val="both"/>
      </w:pPr>
      <w:r>
        <w:t xml:space="preserve">Wartości trafności jakie model osiągał przez kolejne cykle zostały przedstawione na rysunku nr 19. Wartość metryki dla zbioru treningowe wzrasta bardzo mocno już w pierwszych cyklach, aby ustatkować się ostatecznie w okolicach 99% trafności. Wykres </w:t>
      </w:r>
      <w:r>
        <w:lastRenderedPageBreak/>
        <w:t xml:space="preserve">wskazuje, że liczba cykli była prawdopodobnie wystarczająca, jako że trafność przestała rosnąć w okolicach cyklu 25. </w:t>
      </w:r>
      <w:proofErr w:type="gramStart"/>
      <w:r>
        <w:t>Finalnie</w:t>
      </w:r>
      <w:proofErr w:type="gramEnd"/>
      <w:r>
        <w:t xml:space="preserve"> najwyższe </w:t>
      </w:r>
      <w:proofErr w:type="spellStart"/>
      <w:r>
        <w:t>accuracy</w:t>
      </w:r>
      <w:proofErr w:type="spellEnd"/>
      <w:r>
        <w:t xml:space="preserve"> jakie osiągnął model na zbiorze treningowym wyniosło</w:t>
      </w:r>
      <w:r w:rsidR="00970EFE">
        <w:t xml:space="preserve"> 99.3%. Natomiast</w:t>
      </w:r>
      <w:r>
        <w:t xml:space="preserve"> </w:t>
      </w:r>
      <w:r w:rsidR="00970EFE">
        <w:t xml:space="preserve">jeśli chodzi o zbiór testowy można zauważyć, że osiągał on bardzo zbliżone wyniki do zbioru treningowego. Wartość trafności na zbiorze testowym wyniosła 99.02%. Można więc stwierdzić, że nie doszło do problemu przeuczenia i model dobrze generalizuje, </w:t>
      </w:r>
      <w:r w:rsidR="008717E1">
        <w:t>czyli</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1ED5A82A" w:rsidR="00C90FA7" w:rsidRPr="00C90FA7" w:rsidRDefault="00C90FA7" w:rsidP="00727EF1">
            <w:pPr>
              <w:pStyle w:val="Caption"/>
              <w:jc w:val="center"/>
              <w:rPr>
                <w:sz w:val="24"/>
                <w:szCs w:val="24"/>
              </w:rPr>
            </w:pPr>
            <w:bookmarkStart w:id="36" w:name="_Toc134967481"/>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A51146">
              <w:rPr>
                <w:noProof/>
                <w:sz w:val="24"/>
                <w:szCs w:val="24"/>
              </w:rPr>
              <w:t>19</w:t>
            </w:r>
            <w:r w:rsidRPr="00C90FA7">
              <w:rPr>
                <w:sz w:val="24"/>
                <w:szCs w:val="24"/>
              </w:rPr>
              <w:fldChar w:fldCharType="end"/>
            </w:r>
            <w:r w:rsidRPr="00C90FA7">
              <w:rPr>
                <w:sz w:val="24"/>
                <w:szCs w:val="24"/>
              </w:rPr>
              <w:t>. Wykres trafności modelu</w:t>
            </w:r>
            <w:bookmarkEnd w:id="36"/>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6"/>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B03B53">
              <w:rPr>
                <w:b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64195CB4" w:rsidR="00C90FA7" w:rsidRDefault="00970EFE" w:rsidP="00970EFE">
      <w:pPr>
        <w:spacing w:line="360" w:lineRule="auto"/>
        <w:ind w:firstLine="708"/>
        <w:jc w:val="both"/>
      </w:pPr>
      <w:r>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dla obu zbiorów strata przyjmowała podobne wartości poniżej 0.05 już po około 8 epizodach.</w:t>
      </w:r>
      <w:r w:rsidR="008717E1">
        <w:t xml:space="preserve"> Co więcej rysunek ten również wskazuje, że </w:t>
      </w:r>
      <w:r w:rsidR="008717E1" w:rsidRPr="008717E1">
        <w:t>model</w:t>
      </w:r>
      <w:r w:rsidR="008717E1">
        <w:t xml:space="preserve"> prawdopodobnie nie był już</w:t>
      </w:r>
      <w:r w:rsidR="008717E1" w:rsidRPr="008717E1">
        <w:t xml:space="preserve"> zdolny do dalszego uczenia się</w:t>
      </w:r>
      <w:r w:rsidR="008717E1">
        <w:t>,</w:t>
      </w:r>
      <w:r w:rsidR="008717E1" w:rsidRPr="008717E1">
        <w:t xml:space="preserve"> </w:t>
      </w:r>
      <w:r w:rsidR="008717E1">
        <w:t>więc</w:t>
      </w:r>
      <w:r w:rsidR="008717E1" w:rsidRPr="008717E1">
        <w:t xml:space="preserve"> proces szkolenia został zatrzymany</w:t>
      </w:r>
      <w:r w:rsidR="008717E1">
        <w:t xml:space="preserve"> w odpowiednim momencie</w:t>
      </w:r>
      <w:r w:rsidR="008717E1" w:rsidRPr="008717E1">
        <w:t>.</w:t>
      </w:r>
      <w:r w:rsidR="008717E1">
        <w:t xml:space="preserve"> Jeśli chodzi o przeuczenie można by się zastanawiać, czy nie lepiej byłoby zakończyć uczenie modelu już koło 20 epoki, jako że w kolejnych wartości dla obu zbiorów zaczynają się od siebie oddalać. Jednakże są to wartości bardzo małe, rzędu setnych czy nawet tysięcznych miejsc. Co </w:t>
      </w:r>
      <w:r w:rsidR="008717E1">
        <w:lastRenderedPageBreak/>
        <w:t>więcej wartości te stabilizują się i nie odbiegają coraz bardziej od siebie wraz z 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3A81D5AE" w:rsidR="00970EFE" w:rsidRPr="00970EFE" w:rsidRDefault="00970EFE" w:rsidP="00970EFE">
            <w:pPr>
              <w:pStyle w:val="Caption"/>
              <w:jc w:val="center"/>
              <w:rPr>
                <w:sz w:val="24"/>
                <w:szCs w:val="24"/>
              </w:rPr>
            </w:pPr>
            <w:bookmarkStart w:id="37" w:name="_Toc134967482"/>
            <w:r w:rsidRPr="00970EFE">
              <w:rPr>
                <w:sz w:val="24"/>
                <w:szCs w:val="24"/>
              </w:rPr>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A51146">
              <w:rPr>
                <w:noProof/>
                <w:sz w:val="24"/>
                <w:szCs w:val="24"/>
              </w:rPr>
              <w:t>20</w:t>
            </w:r>
            <w:r w:rsidRPr="00970EFE">
              <w:rPr>
                <w:sz w:val="24"/>
                <w:szCs w:val="24"/>
              </w:rPr>
              <w:fldChar w:fldCharType="end"/>
            </w:r>
            <w:r w:rsidRPr="00970EFE">
              <w:rPr>
                <w:sz w:val="24"/>
                <w:szCs w:val="24"/>
              </w:rPr>
              <w:t>. Wykres straty dla modelu</w:t>
            </w:r>
            <w:bookmarkEnd w:id="37"/>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7"/>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B03B53">
              <w:rPr>
                <w:bCs/>
                <w:sz w:val="20"/>
                <w:szCs w:val="20"/>
              </w:rPr>
              <w:t>Opracowanie własne.</w:t>
            </w:r>
          </w:p>
        </w:tc>
      </w:tr>
    </w:tbl>
    <w:p w14:paraId="1F33DCF5" w14:textId="77777777" w:rsidR="00970EFE" w:rsidRDefault="00970EFE" w:rsidP="00970EFE">
      <w:pPr>
        <w:spacing w:line="360" w:lineRule="auto"/>
        <w:ind w:firstLine="708"/>
        <w:jc w:val="both"/>
      </w:pPr>
    </w:p>
    <w:p w14:paraId="7C9FD98A" w14:textId="77777777" w:rsidR="003D5D11"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że model będzie źle działa.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Precyzja określa </w:t>
      </w:r>
      <w:r w:rsidR="00475E84" w:rsidRPr="00475E84">
        <w:t xml:space="preserve">w jakim stopniu </w:t>
      </w:r>
      <w:r w:rsidR="00475E84">
        <w:t>można</w:t>
      </w:r>
      <w:r w:rsidR="00475E84" w:rsidRPr="00475E84">
        <w:t xml:space="preserve"> zaufać pozytywnym predykcjom w danej klasie</w:t>
      </w:r>
      <w:r w:rsidR="003D5D11">
        <w:t>:</w:t>
      </w:r>
    </w:p>
    <w:p w14:paraId="0FFAB16F" w14:textId="77777777" w:rsidR="003D5D11" w:rsidRDefault="003D5D11"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8ACB9C1" w14:textId="77777777" w:rsidR="003D5D11" w:rsidRDefault="003D5D11" w:rsidP="003D5D11">
      <w:pPr>
        <w:spacing w:line="360" w:lineRule="auto"/>
        <w:jc w:val="both"/>
      </w:pPr>
    </w:p>
    <w:p w14:paraId="32D4703D" w14:textId="450DC76E" w:rsidR="003D5D11" w:rsidRDefault="00475E84" w:rsidP="008717E1">
      <w:pPr>
        <w:spacing w:line="360" w:lineRule="auto"/>
        <w:ind w:firstLine="708"/>
        <w:jc w:val="both"/>
      </w:pPr>
      <w:r>
        <w:t xml:space="preserve"> </w:t>
      </w:r>
      <w:r w:rsidR="003D5D11">
        <w:t>Inaczej jest to procent pozytywnych predykcji, które faktycznie są poprawne. A więc przyglądając się precyzji wyznaczonej dla każdej klasy, można wywnioskować czy faktycznie model jest tak dobry jak wskazywałaby na to trafność. Podobnym wskaźnikiem jest czułość przedstawiony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3D5D11">
        <w:tc>
          <w:tcPr>
            <w:tcW w:w="284" w:type="dxa"/>
          </w:tcPr>
          <w:p w14:paraId="1CB3DA86" w14:textId="77777777" w:rsidR="003D5D11" w:rsidRPr="00C970AA" w:rsidRDefault="003D5D11" w:rsidP="00727EF1">
            <w:pPr>
              <w:pStyle w:val="BodyText"/>
              <w:rPr>
                <w:sz w:val="22"/>
                <w:szCs w:val="22"/>
              </w:rPr>
            </w:pPr>
          </w:p>
        </w:tc>
        <w:tc>
          <w:tcPr>
            <w:tcW w:w="7935"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286" w:type="dxa"/>
            <w:vAlign w:val="center"/>
          </w:tcPr>
          <w:p w14:paraId="4BF31545" w14:textId="3A0111B8" w:rsidR="003D5D11" w:rsidRDefault="003D5D11" w:rsidP="00727EF1">
            <w:pPr>
              <w:pStyle w:val="BodyText"/>
              <w:jc w:val="right"/>
            </w:pPr>
            <w:r>
              <w:t>(8)</w:t>
            </w:r>
          </w:p>
        </w:tc>
      </w:tr>
    </w:tbl>
    <w:p w14:paraId="024EA94D" w14:textId="479276D2" w:rsidR="003D5D11" w:rsidRDefault="003D5D11" w:rsidP="008717E1">
      <w:pPr>
        <w:spacing w:line="360" w:lineRule="auto"/>
        <w:ind w:firstLine="708"/>
        <w:jc w:val="both"/>
      </w:pPr>
      <w:r>
        <w:lastRenderedPageBreak/>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y jest niejako połączeniem tych miar i pozwala ułatwić porównania między jakością modeli. Jego wzór wygląda następująco:</w:t>
      </w:r>
    </w:p>
    <w:p w14:paraId="5AFA96A6" w14:textId="77777777" w:rsidR="00A2437B" w:rsidRDefault="00A2437B"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6758D255" w14:textId="77777777" w:rsidR="00A2437B" w:rsidRDefault="00A2437B" w:rsidP="00A2437B">
      <w:pPr>
        <w:spacing w:line="360" w:lineRule="auto"/>
        <w:jc w:val="both"/>
      </w:pPr>
    </w:p>
    <w:p w14:paraId="22A65EAB" w14:textId="5D34B7BB" w:rsidR="00A828E2" w:rsidRPr="00A828E2" w:rsidRDefault="00925C8E" w:rsidP="00123864">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2</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64E0E09D" w:rsidR="00A828E2" w:rsidRPr="00B005B9" w:rsidRDefault="00123864" w:rsidP="00123864">
            <w:pPr>
              <w:pStyle w:val="Caption"/>
              <w:ind w:left="0" w:firstLine="0"/>
              <w:jc w:val="center"/>
              <w:rPr>
                <w:sz w:val="24"/>
                <w:szCs w:val="24"/>
              </w:rPr>
            </w:pPr>
            <w:bookmarkStart w:id="38" w:name="_Toc134967459"/>
            <w:r w:rsidRPr="00A828E2">
              <w:rPr>
                <w:sz w:val="24"/>
                <w:szCs w:val="24"/>
              </w:rPr>
              <w:t xml:space="preserve">Tabela </w:t>
            </w:r>
            <w:r w:rsidRPr="00A828E2">
              <w:rPr>
                <w:sz w:val="24"/>
                <w:szCs w:val="24"/>
              </w:rPr>
              <w:fldChar w:fldCharType="begin"/>
            </w:r>
            <w:r w:rsidRPr="00A828E2">
              <w:rPr>
                <w:sz w:val="24"/>
                <w:szCs w:val="24"/>
              </w:rPr>
              <w:instrText xml:space="preserve"> SEQ Tabela \* ARABIC </w:instrText>
            </w:r>
            <w:r w:rsidRPr="00A828E2">
              <w:rPr>
                <w:sz w:val="24"/>
                <w:szCs w:val="24"/>
              </w:rPr>
              <w:fldChar w:fldCharType="separate"/>
            </w:r>
            <w:r w:rsidR="00014E40">
              <w:rPr>
                <w:noProof/>
                <w:sz w:val="24"/>
                <w:szCs w:val="24"/>
              </w:rPr>
              <w:t>2</w:t>
            </w:r>
            <w:r w:rsidRPr="00A828E2">
              <w:rPr>
                <w:sz w:val="24"/>
                <w:szCs w:val="24"/>
              </w:rPr>
              <w:fldChar w:fldCharType="end"/>
            </w:r>
            <w:r w:rsidRPr="00A828E2">
              <w:rPr>
                <w:sz w:val="24"/>
                <w:szCs w:val="24"/>
              </w:rPr>
              <w:t>. Raport klasyfikacyjny</w:t>
            </w:r>
            <w:bookmarkEnd w:id="38"/>
          </w:p>
        </w:tc>
      </w:tr>
    </w:tbl>
    <w:tbl>
      <w:tblPr>
        <w:tblStyle w:val="TableContemporary"/>
        <w:tblW w:w="7640" w:type="dxa"/>
        <w:jc w:val="center"/>
        <w:tblLook w:val="04A0" w:firstRow="1" w:lastRow="0" w:firstColumn="1" w:lastColumn="0" w:noHBand="0" w:noVBand="1"/>
      </w:tblPr>
      <w:tblGrid>
        <w:gridCol w:w="998"/>
        <w:gridCol w:w="2840"/>
        <w:gridCol w:w="1048"/>
        <w:gridCol w:w="960"/>
        <w:gridCol w:w="960"/>
        <w:gridCol w:w="960"/>
      </w:tblGrid>
      <w:tr w:rsidR="00123864" w14:paraId="1BFA1EF5" w14:textId="77777777" w:rsidTr="00123864">
        <w:trPr>
          <w:cnfStyle w:val="100000000000" w:firstRow="1" w:lastRow="0" w:firstColumn="0" w:lastColumn="0" w:oddVBand="0" w:evenVBand="0" w:oddHBand="0" w:evenHBand="0" w:firstRowFirstColumn="0" w:firstRowLastColumn="0" w:lastRowFirstColumn="0" w:lastRowLastColumn="0"/>
          <w:trHeight w:val="300"/>
          <w:jc w:val="center"/>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macro </w:t>
            </w:r>
            <w:proofErr w:type="spellStart"/>
            <w:r w:rsidRPr="00123864">
              <w:rPr>
                <w:rFonts w:ascii="Calibri" w:hAnsi="Calibri" w:cs="Calibri"/>
                <w:color w:val="000000"/>
                <w:sz w:val="22"/>
                <w:szCs w:val="22"/>
                <w:lang w:val="en-GB"/>
              </w:rPr>
              <w:t>avg</w:t>
            </w:r>
            <w:proofErr w:type="spellEnd"/>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eighted </w:t>
            </w:r>
            <w:proofErr w:type="spellStart"/>
            <w:r w:rsidRPr="00123864">
              <w:rPr>
                <w:rFonts w:ascii="Calibri" w:hAnsi="Calibri" w:cs="Calibri"/>
                <w:color w:val="000000"/>
                <w:sz w:val="22"/>
                <w:szCs w:val="22"/>
                <w:lang w:val="en-GB"/>
              </w:rPr>
              <w:t>avg</w:t>
            </w:r>
            <w:proofErr w:type="spellEnd"/>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B03B53">
              <w:rPr>
                <w:bCs/>
                <w:sz w:val="20"/>
                <w:szCs w:val="20"/>
              </w:rPr>
              <w:t>Opracowanie własne.</w:t>
            </w:r>
          </w:p>
        </w:tc>
      </w:tr>
    </w:tbl>
    <w:p w14:paraId="7471F05F" w14:textId="1944698B" w:rsidR="00E0191D" w:rsidRDefault="00E0191D" w:rsidP="001C2A47">
      <w:pPr>
        <w:spacing w:line="360" w:lineRule="auto"/>
        <w:ind w:firstLine="708"/>
        <w:jc w:val="both"/>
      </w:pPr>
    </w:p>
    <w:p w14:paraId="2246F557" w14:textId="173EDFE0" w:rsidR="00BA0E26" w:rsidRPr="001C2A47" w:rsidRDefault="004B1911" w:rsidP="005D390B">
      <w:pPr>
        <w:pStyle w:val="BodyText"/>
      </w:pPr>
      <w:r>
        <w:tab/>
        <w:t xml:space="preserve">W tabeli możemy zauważyć, że w przypadku wszystkich 3 metryk wartości dla poszczególnych klas wahają się między 0.88 a 1.00, gdzie i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123864">
        <w:t xml:space="preserve"> przy wszystkich metrykach. </w:t>
      </w:r>
      <w:r w:rsidR="001435D8">
        <w:t xml:space="preserve"> Można zatem założyć, że model bardzo dobrze rodzi sobie z rozpoznawaniem obrazów należących do takich klas. Są jednak także klasy, gdzie sieć radzi sobie gorzej. Jest tak chociażby w przypadku limitu prędkości do 20 km/h, nierównej drogi, uwaga piesi lub uwaga śnieg/lód. Są to klasy, dla których metryka f1 osiągnęła najniższe wartości. W tym wypadku w tabeli widać również, że we wszystkich tych przypadkach </w:t>
      </w:r>
      <w:proofErr w:type="spellStart"/>
      <w:r w:rsidR="00BA0E26">
        <w:t>support</w:t>
      </w:r>
      <w:proofErr w:type="spellEnd"/>
      <w:r w:rsidR="00BA0E26">
        <w: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w:t>
      </w:r>
      <w:r w:rsidR="00BA0E26">
        <w:lastRenderedPageBreak/>
        <w:t>sklasyfikowanych obrazów na klasy, w porównaniu z 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BA0E26">
        <w:tc>
          <w:tcPr>
            <w:tcW w:w="8505" w:type="dxa"/>
            <w:vAlign w:val="center"/>
          </w:tcPr>
          <w:p w14:paraId="554AB672" w14:textId="51EC4160" w:rsidR="00BA0E26" w:rsidRPr="00BA0E26" w:rsidRDefault="00BA0E26" w:rsidP="00BA0E26">
            <w:pPr>
              <w:pStyle w:val="Caption"/>
              <w:jc w:val="center"/>
              <w:rPr>
                <w:sz w:val="24"/>
                <w:szCs w:val="24"/>
              </w:rPr>
            </w:pPr>
            <w:bookmarkStart w:id="39" w:name="_Toc134967483"/>
            <w:r w:rsidRPr="00BA0E26">
              <w:rPr>
                <w:sz w:val="24"/>
                <w:szCs w:val="24"/>
              </w:rPr>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A51146">
              <w:rPr>
                <w:noProof/>
                <w:sz w:val="24"/>
                <w:szCs w:val="24"/>
              </w:rPr>
              <w:t>21</w:t>
            </w:r>
            <w:r w:rsidRPr="00BA0E26">
              <w:rPr>
                <w:sz w:val="24"/>
                <w:szCs w:val="24"/>
              </w:rPr>
              <w:fldChar w:fldCharType="end"/>
            </w:r>
            <w:r w:rsidRPr="00BA0E26">
              <w:rPr>
                <w:sz w:val="24"/>
                <w:szCs w:val="24"/>
              </w:rPr>
              <w:t>. Rozkład źle sklasyfikowanych obrazów</w:t>
            </w:r>
            <w:bookmarkEnd w:id="39"/>
          </w:p>
        </w:tc>
      </w:tr>
      <w:tr w:rsidR="00BA0E26" w14:paraId="1E40F7A8" w14:textId="77777777" w:rsidTr="00BA0E26">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8"/>
                          <a:stretch>
                            <a:fillRect/>
                          </a:stretch>
                        </pic:blipFill>
                        <pic:spPr>
                          <a:xfrm>
                            <a:off x="0" y="0"/>
                            <a:ext cx="5343138" cy="3067671"/>
                          </a:xfrm>
                          <a:prstGeom prst="rect">
                            <a:avLst/>
                          </a:prstGeom>
                        </pic:spPr>
                      </pic:pic>
                    </a:graphicData>
                  </a:graphic>
                </wp:inline>
              </w:drawing>
            </w:r>
          </w:p>
        </w:tc>
      </w:tr>
      <w:tr w:rsidR="00BA0E26" w14:paraId="1AD2759F" w14:textId="77777777" w:rsidTr="00BA0E26">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B03B53">
              <w:rPr>
                <w:bCs/>
                <w:sz w:val="20"/>
                <w:szCs w:val="20"/>
              </w:rPr>
              <w:t>Opracowanie własne.</w:t>
            </w:r>
          </w:p>
        </w:tc>
      </w:tr>
    </w:tbl>
    <w:p w14:paraId="4BCA20E5" w14:textId="7C8D3C59" w:rsidR="005D390B" w:rsidRDefault="00BA0E26" w:rsidP="005D390B">
      <w:pPr>
        <w:pStyle w:val="BodyText"/>
      </w:pPr>
      <w:r>
        <w:tab/>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 czyli ograniczenie prędkości do 30 km/h która posiadała bardzo dużo treningowych przykładów, a mimo to posiada najwięcej źle sklasyfikowanych obrazów, bo aż 18. </w:t>
      </w:r>
      <w:r w:rsidR="005269F9">
        <w:t>Spodziewać się można było, że raczej obrazy słabiej reprezentowane będą miały więcej błędnych klasyfikacji. Jednakże warto także zauważyć,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ujęciu klasa 23 wypada gorzej, bo model pomylił się na zbiorze testowym w </w:t>
      </w:r>
      <w:r w:rsidR="001F56E1">
        <w:t>aż 8</w:t>
      </w:r>
      <w:r w:rsidR="00865668">
        <w:t xml:space="preserve">% przypadków. </w:t>
      </w:r>
      <w:r w:rsidR="00A51146">
        <w:t xml:space="preserve">W skali całego zbioru błędnie sklasyfikowano 123 obrazy, czyli około </w:t>
      </w:r>
      <w:r w:rsidR="00A51146">
        <w:lastRenderedPageBreak/>
        <w:t>0.97%. Natomiast p</w:t>
      </w:r>
      <w:r w:rsidR="001F56E1">
        <w:t>rocentowy rozkład</w:t>
      </w:r>
      <w:r w:rsidR="00A51146">
        <w:t xml:space="preserve"> poszczególnych</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3211CD">
        <w:tc>
          <w:tcPr>
            <w:tcW w:w="8505" w:type="dxa"/>
            <w:vAlign w:val="center"/>
          </w:tcPr>
          <w:p w14:paraId="6CDF136D" w14:textId="7CD5A66C" w:rsidR="001F56E1" w:rsidRPr="001F56E1" w:rsidRDefault="001F56E1" w:rsidP="001F56E1">
            <w:pPr>
              <w:pStyle w:val="Caption"/>
              <w:jc w:val="center"/>
              <w:rPr>
                <w:sz w:val="24"/>
                <w:szCs w:val="24"/>
              </w:rPr>
            </w:pPr>
            <w:bookmarkStart w:id="40" w:name="_Toc134967484"/>
            <w:r w:rsidRPr="001F56E1">
              <w:rPr>
                <w:sz w:val="24"/>
                <w:szCs w:val="24"/>
              </w:rPr>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A51146">
              <w:rPr>
                <w:noProof/>
                <w:sz w:val="24"/>
                <w:szCs w:val="24"/>
              </w:rPr>
              <w:t>22</w:t>
            </w:r>
            <w:r w:rsidRPr="001F56E1">
              <w:rPr>
                <w:sz w:val="24"/>
                <w:szCs w:val="24"/>
              </w:rPr>
              <w:fldChar w:fldCharType="end"/>
            </w:r>
            <w:r w:rsidRPr="001F56E1">
              <w:rPr>
                <w:sz w:val="24"/>
                <w:szCs w:val="24"/>
              </w:rPr>
              <w:t>. Procentowy rozkład źle sklasyfikowanych obrazów</w:t>
            </w:r>
            <w:bookmarkEnd w:id="40"/>
          </w:p>
        </w:tc>
      </w:tr>
      <w:tr w:rsidR="001F56E1" w14:paraId="0EBA9D09" w14:textId="77777777" w:rsidTr="003211CD">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9"/>
                          <a:stretch>
                            <a:fillRect/>
                          </a:stretch>
                        </pic:blipFill>
                        <pic:spPr>
                          <a:xfrm>
                            <a:off x="0" y="0"/>
                            <a:ext cx="5309997" cy="3080147"/>
                          </a:xfrm>
                          <a:prstGeom prst="rect">
                            <a:avLst/>
                          </a:prstGeom>
                        </pic:spPr>
                      </pic:pic>
                    </a:graphicData>
                  </a:graphic>
                </wp:inline>
              </w:drawing>
            </w:r>
          </w:p>
        </w:tc>
      </w:tr>
      <w:tr w:rsidR="001F56E1" w14:paraId="7E465462" w14:textId="77777777" w:rsidTr="003211CD">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B03B53">
              <w:rPr>
                <w:bCs/>
                <w:sz w:val="20"/>
                <w:szCs w:val="20"/>
              </w:rPr>
              <w:t>Opracowanie własne.</w:t>
            </w:r>
          </w:p>
        </w:tc>
      </w:tr>
    </w:tbl>
    <w:p w14:paraId="34750760" w14:textId="652C4F1B" w:rsidR="001F56E1" w:rsidRDefault="00226610" w:rsidP="005D390B">
      <w:pPr>
        <w:pStyle w:val="BodyText"/>
      </w:pPr>
      <w:r>
        <w:tab/>
        <w:t xml:space="preserve">Rysunek nr 22 zdaje się potwierdzać przypuszczenia, że to właśnie klasy z 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421B63">
        <w:t xml:space="preserve"> Dobrym sposobem na zobaczenie, wobec jakich znaków model był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w:t>
      </w:r>
      <w:r w:rsidR="00DC5CB2">
        <w:t>stwierdzenie,</w:t>
      </w:r>
      <w:r w:rsidR="005338C3">
        <w:t xml:space="preserve"> że nawet człowiek miałby problem z rozpoznaniem klasy danego obiektu.</w:t>
      </w:r>
      <w:r w:rsidR="00DC5CB2">
        <w:t xml:space="preserve"> Można też zauważyć czemu dane obrazy zostały źle rozpoznane. Większość z nich jest słabej rozdzielczości.</w:t>
      </w:r>
      <w:r w:rsidR="000729C0">
        <w:t xml:space="preserve"> Na przykład na obrazkach bardzo często powtarza się znak uwaga na lód/śnieg. Model często myli go ze znakami śliska lub nierówna droga. Jest to pewnie spowodowane bardzo małą rozdzielczością obrazów, przez co przy ich powiększeniu stają się one dla modelu nieczytelne.</w:t>
      </w:r>
      <w:r w:rsidR="00DC5CB2">
        <w:t xml:space="preserve"> Co więcej znaki znajdujące się na niektórych z nich są bardzo niewyraźne, zamazane lub przysłonięte jakimś refleksem świetlnym lub inną </w:t>
      </w:r>
      <w:r w:rsidR="00DC5CB2">
        <w:lastRenderedPageBreak/>
        <w:t>rzeczą.</w:t>
      </w:r>
      <w:r w:rsidR="00945FA8">
        <w:t xml:space="preserve"> </w:t>
      </w:r>
      <w:r w:rsidR="000729C0">
        <w:t>Przykładem jest tutaj znak ograniczenia prędkości do 60km/h lub przysłonięty znak pierwszeństwo przejazdu. Na dodatek z</w:t>
      </w:r>
      <w:r w:rsidR="00945FA8">
        <w:t xml:space="preserve"> jedne strony część obrazów jest prześwietlona, a z drugiej część z nich nieodpowiednio doświetlona.</w:t>
      </w:r>
      <w:r w:rsidR="000729C0">
        <w:t xml:space="preserve"> Tutaj znów znak pierwszeństwa przejazdu może posłużyć jako przykład. Przez jego prześwietlenie, nie widać jego typowej barwy żółtej w środku</w:t>
      </w:r>
      <w:r w:rsidR="00F83D92">
        <w:t xml:space="preserve">, przez co model pomylił go z </w:t>
      </w:r>
      <w:r w:rsidR="00F83D92" w:rsidRPr="00F83D92">
        <w:t>zakaz</w:t>
      </w:r>
      <w:r w:rsidR="00F83D92">
        <w:t>em</w:t>
      </w:r>
      <w:r w:rsidR="00F83D92" w:rsidRPr="00F83D92">
        <w:t xml:space="preserve"> ruchu w obu kierunkach</w:t>
      </w:r>
      <w:r w:rsidR="00F83D92">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419E0283" w:rsidR="00A51146" w:rsidRPr="00A51146" w:rsidRDefault="00A51146" w:rsidP="00A51146">
            <w:pPr>
              <w:pStyle w:val="Caption"/>
              <w:jc w:val="center"/>
              <w:rPr>
                <w:sz w:val="24"/>
                <w:szCs w:val="24"/>
              </w:rPr>
            </w:pPr>
            <w:bookmarkStart w:id="41" w:name="_Toc134967485"/>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Pr="00A51146">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 sklasyfikowanych obrazów</w:t>
            </w:r>
            <w:bookmarkEnd w:id="41"/>
          </w:p>
        </w:tc>
      </w:tr>
      <w:tr w:rsidR="00A51146" w14:paraId="29A18D87" w14:textId="77777777" w:rsidTr="003211CD">
        <w:tc>
          <w:tcPr>
            <w:tcW w:w="8505" w:type="dxa"/>
            <w:vAlign w:val="center"/>
          </w:tcPr>
          <w:p w14:paraId="3C55260D" w14:textId="46F31103" w:rsidR="00A51146" w:rsidRDefault="000729C0" w:rsidP="003211CD">
            <w:pPr>
              <w:pStyle w:val="BodyText"/>
              <w:jc w:val="center"/>
            </w:pPr>
            <w:r w:rsidRPr="000729C0">
              <w:rPr>
                <w:noProof/>
              </w:rPr>
              <w:drawing>
                <wp:inline distT="0" distB="0" distL="0" distR="0" wp14:anchorId="75E06FF6" wp14:editId="7924B28E">
                  <wp:extent cx="5168087" cy="4116417"/>
                  <wp:effectExtent l="0" t="0" r="0" b="0"/>
                  <wp:docPr id="139101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18617" name=""/>
                          <pic:cNvPicPr/>
                        </pic:nvPicPr>
                        <pic:blipFill>
                          <a:blip r:embed="rId40"/>
                          <a:stretch>
                            <a:fillRect/>
                          </a:stretch>
                        </pic:blipFill>
                        <pic:spPr>
                          <a:xfrm>
                            <a:off x="0" y="0"/>
                            <a:ext cx="5172854" cy="4120214"/>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B03B53">
              <w:rPr>
                <w:bCs/>
                <w:sz w:val="20"/>
                <w:szCs w:val="20"/>
              </w:rPr>
              <w:t>Opracowanie własne.</w:t>
            </w:r>
          </w:p>
        </w:tc>
      </w:tr>
    </w:tbl>
    <w:p w14:paraId="402634A3" w14:textId="77777777" w:rsidR="00744535" w:rsidRDefault="00744535" w:rsidP="005D390B">
      <w:pPr>
        <w:pStyle w:val="BodyText"/>
      </w:pPr>
    </w:p>
    <w:p w14:paraId="2E851C08" w14:textId="7E582AF5" w:rsidR="005D390B" w:rsidRPr="005D390B" w:rsidRDefault="005D390B" w:rsidP="005D390B">
      <w:pPr>
        <w:pStyle w:val="Heading2"/>
        <w:rPr>
          <w:lang w:val="en-US"/>
        </w:rPr>
      </w:pPr>
      <w:bookmarkStart w:id="42" w:name="_Toc134830677"/>
      <w:proofErr w:type="spellStart"/>
      <w:r>
        <w:rPr>
          <w:lang w:val="en-US"/>
        </w:rPr>
        <w:t>Wnioski</w:t>
      </w:r>
      <w:bookmarkEnd w:id="42"/>
      <w:proofErr w:type="spellEnd"/>
    </w:p>
    <w:p w14:paraId="7CFC0644" w14:textId="63479788" w:rsidR="00014E40" w:rsidRPr="00014E40" w:rsidRDefault="00030C6B" w:rsidP="00014E40">
      <w:pPr>
        <w:spacing w:line="360" w:lineRule="auto"/>
        <w:ind w:firstLine="708"/>
        <w:jc w:val="both"/>
        <w:rPr>
          <w:color w:val="000000"/>
        </w:rPr>
      </w:pPr>
      <w:r>
        <w:rPr>
          <w:color w:val="000000"/>
        </w:rPr>
        <w:t xml:space="preserve">Po opisaniu wyników modelu, czas na wyciągnięcie z nich wniosków. </w:t>
      </w:r>
      <w:r w:rsidR="00375553">
        <w:rPr>
          <w:color w:val="000000"/>
        </w:rPr>
        <w:t>Przedstawiony w tej pracy model osiągnął bardzo wysokie wartość trafności, ale jego wyniki warto odnieść</w:t>
      </w:r>
      <w:r>
        <w:rPr>
          <w:color w:val="000000"/>
        </w:rPr>
        <w:t xml:space="preserve"> do istniejących już badań przeprowadzonych na ten temat</w:t>
      </w:r>
      <w:r w:rsidR="004C294F">
        <w:rPr>
          <w:color w:val="000000"/>
        </w:rPr>
        <w:t xml:space="preserve">, aby mieć odniesienie czy są one faktycznie </w:t>
      </w:r>
      <w:r w:rsidR="00A4691D">
        <w:rPr>
          <w:color w:val="000000"/>
        </w:rPr>
        <w:t>satysfakcjonujące</w:t>
      </w:r>
      <w:r w:rsidR="004C294F">
        <w:rPr>
          <w:color w:val="000000"/>
        </w:rPr>
        <w:t>.</w:t>
      </w:r>
      <w:r w:rsidR="00A4691D">
        <w:rPr>
          <w:color w:val="000000"/>
        </w:rPr>
        <w:t xml:space="preserve"> Wyniki przykładowych model</w:t>
      </w:r>
      <w:r w:rsidR="00014E40">
        <w:rPr>
          <w:color w:val="000000"/>
        </w:rPr>
        <w:t>i zostały zestawione w tabeli nr 3.</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4691D" w14:paraId="007FC98B" w14:textId="77777777" w:rsidTr="00014E40">
        <w:tc>
          <w:tcPr>
            <w:tcW w:w="8505" w:type="dxa"/>
          </w:tcPr>
          <w:p w14:paraId="405E661A" w14:textId="00262386" w:rsidR="00A4691D" w:rsidRPr="00A51146" w:rsidRDefault="00014E40" w:rsidP="004C4222">
            <w:pPr>
              <w:pStyle w:val="Caption"/>
              <w:jc w:val="center"/>
              <w:rPr>
                <w:sz w:val="24"/>
                <w:szCs w:val="24"/>
              </w:rPr>
            </w:pPr>
            <w:bookmarkStart w:id="43" w:name="_Toc134967460"/>
            <w:r w:rsidRPr="00014E40">
              <w:rPr>
                <w:sz w:val="24"/>
                <w:szCs w:val="24"/>
              </w:rPr>
              <w:lastRenderedPageBreak/>
              <w:t xml:space="preserve">Tabela </w:t>
            </w:r>
            <w:r w:rsidRPr="00014E40">
              <w:rPr>
                <w:sz w:val="24"/>
                <w:szCs w:val="24"/>
              </w:rPr>
              <w:fldChar w:fldCharType="begin"/>
            </w:r>
            <w:r w:rsidRPr="00014E40">
              <w:rPr>
                <w:sz w:val="24"/>
                <w:szCs w:val="24"/>
              </w:rPr>
              <w:instrText xml:space="preserve"> SEQ Tabela \* ARABIC </w:instrText>
            </w:r>
            <w:r w:rsidRPr="00014E40">
              <w:rPr>
                <w:sz w:val="24"/>
                <w:szCs w:val="24"/>
              </w:rPr>
              <w:fldChar w:fldCharType="separate"/>
            </w:r>
            <w:r w:rsidRPr="00014E40">
              <w:rPr>
                <w:noProof/>
                <w:sz w:val="24"/>
                <w:szCs w:val="24"/>
              </w:rPr>
              <w:t>3</w:t>
            </w:r>
            <w:r w:rsidRPr="00014E40">
              <w:rPr>
                <w:sz w:val="24"/>
                <w:szCs w:val="24"/>
              </w:rPr>
              <w:fldChar w:fldCharType="end"/>
            </w:r>
            <w:r w:rsidRPr="00014E40">
              <w:rPr>
                <w:sz w:val="24"/>
                <w:szCs w:val="24"/>
              </w:rPr>
              <w:t>. Przykładowe rezultaty modeli</w:t>
            </w:r>
            <w:bookmarkEnd w:id="43"/>
          </w:p>
        </w:tc>
      </w:tr>
      <w:tr w:rsidR="00A4691D" w14:paraId="2171F1A9" w14:textId="77777777" w:rsidTr="00014E40">
        <w:tc>
          <w:tcPr>
            <w:tcW w:w="8505" w:type="dxa"/>
          </w:tcPr>
          <w:tbl>
            <w:tblPr>
              <w:tblStyle w:val="TableContemporary"/>
              <w:tblW w:w="8347" w:type="dxa"/>
              <w:tblLook w:val="04A0" w:firstRow="1" w:lastRow="0" w:firstColumn="1" w:lastColumn="0" w:noHBand="0" w:noVBand="1"/>
            </w:tblPr>
            <w:tblGrid>
              <w:gridCol w:w="2402"/>
              <w:gridCol w:w="2394"/>
              <w:gridCol w:w="1974"/>
              <w:gridCol w:w="1519"/>
            </w:tblGrid>
            <w:tr w:rsidR="00014E40" w14:paraId="0428A906" w14:textId="77777777" w:rsidTr="00014E40">
              <w:trPr>
                <w:cnfStyle w:val="100000000000" w:firstRow="1" w:lastRow="0" w:firstColumn="0" w:lastColumn="0" w:oddVBand="0" w:evenVBand="0" w:oddHBand="0" w:evenHBand="0" w:firstRowFirstColumn="0" w:firstRowLastColumn="0" w:lastRowFirstColumn="0" w:lastRowLastColumn="0"/>
                <w:trHeight w:val="300"/>
              </w:trPr>
              <w:tc>
                <w:tcPr>
                  <w:tcW w:w="2419" w:type="dxa"/>
                  <w:noWrap/>
                  <w:hideMark/>
                </w:tcPr>
                <w:p w14:paraId="2B86F04A" w14:textId="77777777" w:rsidR="00014E40" w:rsidRDefault="00014E40" w:rsidP="00014E40">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Publikacja</w:t>
                  </w:r>
                </w:p>
              </w:tc>
              <w:tc>
                <w:tcPr>
                  <w:tcW w:w="2411" w:type="dxa"/>
                  <w:noWrap/>
                  <w:hideMark/>
                </w:tcPr>
                <w:p w14:paraId="72BD03DF" w14:textId="77777777" w:rsidR="00014E40" w:rsidRDefault="00014E40" w:rsidP="00014E40">
                  <w:pPr>
                    <w:framePr w:hSpace="180" w:wrap="around" w:vAnchor="text" w:hAnchor="margin" w:xAlign="center" w:y="227"/>
                    <w:rPr>
                      <w:color w:val="000000"/>
                      <w:sz w:val="22"/>
                      <w:szCs w:val="22"/>
                    </w:rPr>
                  </w:pPr>
                  <w:r>
                    <w:rPr>
                      <w:color w:val="000000"/>
                      <w:sz w:val="22"/>
                      <w:szCs w:val="22"/>
                    </w:rPr>
                    <w:t>Model</w:t>
                  </w:r>
                </w:p>
              </w:tc>
              <w:tc>
                <w:tcPr>
                  <w:tcW w:w="1988" w:type="dxa"/>
                  <w:noWrap/>
                  <w:hideMark/>
                </w:tcPr>
                <w:p w14:paraId="584A7CAB" w14:textId="77777777" w:rsidR="00014E40" w:rsidRDefault="00014E40" w:rsidP="00014E40">
                  <w:pPr>
                    <w:framePr w:hSpace="180" w:wrap="around" w:vAnchor="text" w:hAnchor="margin" w:xAlign="center" w:y="227"/>
                    <w:rPr>
                      <w:color w:val="000000"/>
                      <w:sz w:val="22"/>
                      <w:szCs w:val="22"/>
                    </w:rPr>
                  </w:pPr>
                  <w:r>
                    <w:rPr>
                      <w:color w:val="000000"/>
                      <w:sz w:val="22"/>
                      <w:szCs w:val="22"/>
                    </w:rPr>
                    <w:t>Parametry (milion)</w:t>
                  </w:r>
                </w:p>
              </w:tc>
              <w:tc>
                <w:tcPr>
                  <w:tcW w:w="1529" w:type="dxa"/>
                  <w:noWrap/>
                  <w:hideMark/>
                </w:tcPr>
                <w:p w14:paraId="3C9D934C" w14:textId="77777777" w:rsidR="00014E40" w:rsidRDefault="00014E40" w:rsidP="00014E40">
                  <w:pPr>
                    <w:framePr w:hSpace="180" w:wrap="around" w:vAnchor="text" w:hAnchor="margin" w:xAlign="center" w:y="227"/>
                    <w:rPr>
                      <w:color w:val="000000"/>
                      <w:sz w:val="22"/>
                      <w:szCs w:val="22"/>
                    </w:rPr>
                  </w:pPr>
                  <w:r>
                    <w:rPr>
                      <w:color w:val="000000"/>
                      <w:sz w:val="22"/>
                      <w:szCs w:val="22"/>
                    </w:rPr>
                    <w:t>Trafność (%)</w:t>
                  </w:r>
                </w:p>
              </w:tc>
            </w:tr>
            <w:tr w:rsidR="00014E40" w14:paraId="494898C3"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26E8F990"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Khan et al. (2023)</w:t>
                  </w:r>
                </w:p>
              </w:tc>
              <w:tc>
                <w:tcPr>
                  <w:tcW w:w="2411" w:type="dxa"/>
                  <w:noWrap/>
                  <w:hideMark/>
                </w:tcPr>
                <w:p w14:paraId="52BACD7F"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GoogleNet</w:t>
                  </w:r>
                  <w:proofErr w:type="spellEnd"/>
                </w:p>
              </w:tc>
              <w:tc>
                <w:tcPr>
                  <w:tcW w:w="1988" w:type="dxa"/>
                  <w:noWrap/>
                  <w:hideMark/>
                </w:tcPr>
                <w:p w14:paraId="636A6637"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3.7</w:t>
                  </w:r>
                </w:p>
              </w:tc>
              <w:tc>
                <w:tcPr>
                  <w:tcW w:w="1529" w:type="dxa"/>
                  <w:noWrap/>
                  <w:hideMark/>
                </w:tcPr>
                <w:p w14:paraId="03E0271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31</w:t>
                  </w:r>
                </w:p>
              </w:tc>
            </w:tr>
            <w:tr w:rsidR="00014E40" w14:paraId="57A3E897"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011950E7"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Khan et al. (2023)</w:t>
                  </w:r>
                </w:p>
              </w:tc>
              <w:tc>
                <w:tcPr>
                  <w:tcW w:w="2411" w:type="dxa"/>
                  <w:noWrap/>
                  <w:hideMark/>
                </w:tcPr>
                <w:p w14:paraId="43415C26"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AlexNet</w:t>
                  </w:r>
                  <w:proofErr w:type="spellEnd"/>
                </w:p>
              </w:tc>
              <w:tc>
                <w:tcPr>
                  <w:tcW w:w="1988" w:type="dxa"/>
                  <w:noWrap/>
                  <w:hideMark/>
                </w:tcPr>
                <w:p w14:paraId="3D78FA6B"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5.78</w:t>
                  </w:r>
                </w:p>
              </w:tc>
              <w:tc>
                <w:tcPr>
                  <w:tcW w:w="1529" w:type="dxa"/>
                  <w:noWrap/>
                  <w:hideMark/>
                </w:tcPr>
                <w:p w14:paraId="652BAD4A"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7.08</w:t>
                  </w:r>
                </w:p>
              </w:tc>
            </w:tr>
            <w:tr w:rsidR="00014E40" w14:paraId="61733EBA"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461EDA9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Cireşan</w:t>
                  </w:r>
                  <w:proofErr w:type="spellEnd"/>
                  <w:r>
                    <w:rPr>
                      <w:rFonts w:ascii="Calibri" w:hAnsi="Calibri" w:cs="Calibri"/>
                      <w:color w:val="000000"/>
                      <w:sz w:val="22"/>
                      <w:szCs w:val="22"/>
                    </w:rPr>
                    <w:t xml:space="preserve"> et al. (2012)</w:t>
                  </w:r>
                </w:p>
              </w:tc>
              <w:tc>
                <w:tcPr>
                  <w:tcW w:w="2411" w:type="dxa"/>
                  <w:noWrap/>
                  <w:hideMark/>
                </w:tcPr>
                <w:p w14:paraId="28B4EF15" w14:textId="77777777" w:rsidR="00014E40" w:rsidRDefault="00014E40" w:rsidP="00014E40">
                  <w:pPr>
                    <w:framePr w:hSpace="180" w:wrap="around" w:vAnchor="text" w:hAnchor="margin" w:xAlign="center" w:y="227"/>
                    <w:rPr>
                      <w:color w:val="000000"/>
                      <w:sz w:val="22"/>
                      <w:szCs w:val="22"/>
                    </w:rPr>
                  </w:pPr>
                  <w:r>
                    <w:rPr>
                      <w:color w:val="000000"/>
                      <w:sz w:val="22"/>
                      <w:szCs w:val="22"/>
                    </w:rPr>
                    <w:t>MCDNN</w:t>
                  </w:r>
                </w:p>
              </w:tc>
              <w:tc>
                <w:tcPr>
                  <w:tcW w:w="1988" w:type="dxa"/>
                  <w:noWrap/>
                  <w:hideMark/>
                </w:tcPr>
                <w:p w14:paraId="4044C7C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0</w:t>
                  </w:r>
                </w:p>
              </w:tc>
              <w:tc>
                <w:tcPr>
                  <w:tcW w:w="1529" w:type="dxa"/>
                  <w:noWrap/>
                  <w:hideMark/>
                </w:tcPr>
                <w:p w14:paraId="29B009C3"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46</w:t>
                  </w:r>
                </w:p>
              </w:tc>
            </w:tr>
            <w:tr w:rsidR="00014E40" w14:paraId="62C6E165"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1D3A4AF3"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Garcia et al. (2018)</w:t>
                  </w:r>
                </w:p>
              </w:tc>
              <w:tc>
                <w:tcPr>
                  <w:tcW w:w="2411" w:type="dxa"/>
                  <w:noWrap/>
                  <w:hideMark/>
                </w:tcPr>
                <w:p w14:paraId="605A1CE6"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CNN with 3 </w:t>
                  </w:r>
                  <w:proofErr w:type="spellStart"/>
                  <w:r>
                    <w:rPr>
                      <w:color w:val="000000"/>
                      <w:sz w:val="22"/>
                      <w:szCs w:val="22"/>
                    </w:rPr>
                    <w:t>Spatial</w:t>
                  </w:r>
                  <w:proofErr w:type="spellEnd"/>
                  <w:r>
                    <w:rPr>
                      <w:color w:val="000000"/>
                      <w:sz w:val="22"/>
                      <w:szCs w:val="22"/>
                    </w:rPr>
                    <w:t xml:space="preserve"> </w:t>
                  </w:r>
                  <w:proofErr w:type="spellStart"/>
                  <w:r>
                    <w:rPr>
                      <w:color w:val="000000"/>
                      <w:sz w:val="22"/>
                      <w:szCs w:val="22"/>
                    </w:rPr>
                    <w:t>Transformers</w:t>
                  </w:r>
                  <w:proofErr w:type="spellEnd"/>
                </w:p>
              </w:tc>
              <w:tc>
                <w:tcPr>
                  <w:tcW w:w="1988" w:type="dxa"/>
                  <w:noWrap/>
                  <w:hideMark/>
                </w:tcPr>
                <w:p w14:paraId="7C138E7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4.6</w:t>
                  </w:r>
                </w:p>
              </w:tc>
              <w:tc>
                <w:tcPr>
                  <w:tcW w:w="1529" w:type="dxa"/>
                  <w:noWrap/>
                  <w:hideMark/>
                </w:tcPr>
                <w:p w14:paraId="154DBFE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71</w:t>
                  </w:r>
                </w:p>
              </w:tc>
            </w:tr>
            <w:tr w:rsidR="00014E40" w14:paraId="58F0A26B"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2C1C48D"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Jin</w:t>
                  </w:r>
                  <w:proofErr w:type="spellEnd"/>
                  <w:r>
                    <w:rPr>
                      <w:rFonts w:ascii="Calibri" w:hAnsi="Calibri" w:cs="Calibri"/>
                      <w:color w:val="000000"/>
                      <w:sz w:val="22"/>
                      <w:szCs w:val="22"/>
                    </w:rPr>
                    <w:t xml:space="preserve"> et. al. (2014)</w:t>
                  </w:r>
                </w:p>
              </w:tc>
              <w:tc>
                <w:tcPr>
                  <w:tcW w:w="2411" w:type="dxa"/>
                  <w:noWrap/>
                  <w:hideMark/>
                </w:tcPr>
                <w:p w14:paraId="5E9DF511"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Enesemble</w:t>
                  </w:r>
                  <w:proofErr w:type="spellEnd"/>
                  <w:r>
                    <w:rPr>
                      <w:color w:val="000000"/>
                      <w:sz w:val="22"/>
                      <w:szCs w:val="22"/>
                    </w:rPr>
                    <w:t xml:space="preserve"> </w:t>
                  </w:r>
                  <w:proofErr w:type="spellStart"/>
                  <w:r>
                    <w:rPr>
                      <w:color w:val="000000"/>
                      <w:sz w:val="22"/>
                      <w:szCs w:val="22"/>
                    </w:rPr>
                    <w:t>CNNs</w:t>
                  </w:r>
                  <w:proofErr w:type="spellEnd"/>
                </w:p>
              </w:tc>
              <w:tc>
                <w:tcPr>
                  <w:tcW w:w="1988" w:type="dxa"/>
                  <w:noWrap/>
                  <w:hideMark/>
                </w:tcPr>
                <w:p w14:paraId="6CCF6E9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23</w:t>
                  </w:r>
                </w:p>
              </w:tc>
              <w:tc>
                <w:tcPr>
                  <w:tcW w:w="1529" w:type="dxa"/>
                  <w:noWrap/>
                  <w:hideMark/>
                </w:tcPr>
                <w:p w14:paraId="6CD24010"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65</w:t>
                  </w:r>
                </w:p>
              </w:tc>
            </w:tr>
            <w:tr w:rsidR="00014E40" w14:paraId="3C3CE291"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2293BF6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Stallkamp</w:t>
                  </w:r>
                  <w:proofErr w:type="spellEnd"/>
                  <w:r>
                    <w:rPr>
                      <w:rFonts w:ascii="Calibri" w:hAnsi="Calibri" w:cs="Calibri"/>
                      <w:color w:val="000000"/>
                      <w:sz w:val="22"/>
                      <w:szCs w:val="22"/>
                    </w:rPr>
                    <w:t xml:space="preserve"> et al. (2012)</w:t>
                  </w:r>
                </w:p>
              </w:tc>
              <w:tc>
                <w:tcPr>
                  <w:tcW w:w="2411" w:type="dxa"/>
                  <w:noWrap/>
                  <w:hideMark/>
                </w:tcPr>
                <w:p w14:paraId="1922DF23"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Human </w:t>
                  </w:r>
                  <w:proofErr w:type="spellStart"/>
                  <w:r>
                    <w:rPr>
                      <w:color w:val="000000"/>
                      <w:sz w:val="22"/>
                      <w:szCs w:val="22"/>
                    </w:rPr>
                    <w:t>average</w:t>
                  </w:r>
                  <w:proofErr w:type="spellEnd"/>
                </w:p>
              </w:tc>
              <w:tc>
                <w:tcPr>
                  <w:tcW w:w="1988" w:type="dxa"/>
                  <w:noWrap/>
                  <w:hideMark/>
                </w:tcPr>
                <w:p w14:paraId="69D6F9D5"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w:t>
                  </w:r>
                </w:p>
              </w:tc>
              <w:tc>
                <w:tcPr>
                  <w:tcW w:w="1529" w:type="dxa"/>
                  <w:noWrap/>
                  <w:hideMark/>
                </w:tcPr>
                <w:p w14:paraId="773B6274"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84</w:t>
                  </w:r>
                </w:p>
              </w:tc>
            </w:tr>
            <w:tr w:rsidR="00014E40" w14:paraId="042C01E7"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6CCBA35" w14:textId="77777777" w:rsidR="00014E40" w:rsidRDefault="00014E40" w:rsidP="00014E40">
                  <w:pPr>
                    <w:framePr w:hSpace="180" w:wrap="around" w:vAnchor="text" w:hAnchor="margin" w:xAlign="center" w:y="227"/>
                    <w:jc w:val="right"/>
                    <w:rPr>
                      <w:color w:val="000000"/>
                      <w:sz w:val="22"/>
                      <w:szCs w:val="22"/>
                    </w:rPr>
                  </w:pPr>
                </w:p>
              </w:tc>
              <w:tc>
                <w:tcPr>
                  <w:tcW w:w="2411" w:type="dxa"/>
                  <w:noWrap/>
                  <w:hideMark/>
                </w:tcPr>
                <w:p w14:paraId="77103B72" w14:textId="77777777" w:rsidR="00014E40" w:rsidRDefault="00014E40" w:rsidP="00014E40">
                  <w:pPr>
                    <w:framePr w:hSpace="180" w:wrap="around" w:vAnchor="text" w:hAnchor="margin" w:xAlign="center" w:y="227"/>
                    <w:rPr>
                      <w:color w:val="000000"/>
                      <w:sz w:val="22"/>
                      <w:szCs w:val="22"/>
                    </w:rPr>
                  </w:pPr>
                  <w:r>
                    <w:rPr>
                      <w:color w:val="000000"/>
                      <w:sz w:val="22"/>
                      <w:szCs w:val="22"/>
                    </w:rPr>
                    <w:t>Stworzony model</w:t>
                  </w:r>
                </w:p>
              </w:tc>
              <w:tc>
                <w:tcPr>
                  <w:tcW w:w="1988" w:type="dxa"/>
                  <w:noWrap/>
                  <w:hideMark/>
                </w:tcPr>
                <w:p w14:paraId="44C58D7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0.7</w:t>
                  </w:r>
                </w:p>
              </w:tc>
              <w:tc>
                <w:tcPr>
                  <w:tcW w:w="1529" w:type="dxa"/>
                  <w:noWrap/>
                  <w:hideMark/>
                </w:tcPr>
                <w:p w14:paraId="69D0A3E2"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w:t>
                  </w:r>
                </w:p>
              </w:tc>
            </w:tr>
          </w:tbl>
          <w:p w14:paraId="416381A8" w14:textId="03320383" w:rsidR="00A4691D" w:rsidRDefault="00A4691D" w:rsidP="004C4222">
            <w:pPr>
              <w:pStyle w:val="BodyText"/>
              <w:jc w:val="center"/>
            </w:pPr>
          </w:p>
        </w:tc>
      </w:tr>
      <w:tr w:rsidR="00A4691D" w14:paraId="5031020F" w14:textId="77777777" w:rsidTr="00014E40">
        <w:tc>
          <w:tcPr>
            <w:tcW w:w="8505" w:type="dxa"/>
          </w:tcPr>
          <w:p w14:paraId="2B50A75A" w14:textId="77777777" w:rsidR="00A4691D" w:rsidRDefault="00A4691D" w:rsidP="004C4222">
            <w:pPr>
              <w:pStyle w:val="BodyText"/>
              <w:keepNext/>
              <w:jc w:val="center"/>
            </w:pPr>
            <w:r w:rsidRPr="00B03B53">
              <w:rPr>
                <w:b/>
                <w:sz w:val="20"/>
                <w:szCs w:val="20"/>
              </w:rPr>
              <w:t xml:space="preserve">Źródło: </w:t>
            </w:r>
            <w:r w:rsidRPr="00B03B53">
              <w:rPr>
                <w:bCs/>
                <w:sz w:val="20"/>
                <w:szCs w:val="20"/>
              </w:rPr>
              <w:t>Opracowanie własne.</w:t>
            </w:r>
          </w:p>
        </w:tc>
      </w:tr>
    </w:tbl>
    <w:p w14:paraId="596564D7" w14:textId="75B713E2" w:rsidR="00DB6C24" w:rsidRDefault="00101B90" w:rsidP="00DB6C24">
      <w:pPr>
        <w:pStyle w:val="BodyText"/>
      </w:pPr>
      <w:r>
        <w:tab/>
      </w:r>
    </w:p>
    <w:p w14:paraId="41FC45B4" w14:textId="6B277A00" w:rsidR="00B514FF" w:rsidRDefault="00220FBE" w:rsidP="00DB6C24">
      <w:pPr>
        <w:pStyle w:val="BodyText"/>
      </w:pPr>
      <w:r>
        <w:tab/>
        <w:t xml:space="preserve">Porównując stworzony model z innymi modeli plasuje się on mniej więcej </w:t>
      </w:r>
      <w:r w:rsidR="000E7870">
        <w:t xml:space="preserve">pośrodku pod względem trafności. Są sieci mające trochę gorszą trafność takie jak omawiany w pierwszym rozdziale </w:t>
      </w:r>
      <w:proofErr w:type="spellStart"/>
      <w:proofErr w:type="gramStart"/>
      <w:r w:rsidR="000E7870">
        <w:t>AlexNet</w:t>
      </w:r>
      <w:proofErr w:type="spellEnd"/>
      <w:r w:rsidR="000E7870">
        <w:t>,</w:t>
      </w:r>
      <w:proofErr w:type="gramEnd"/>
      <w:r w:rsidR="000E7870">
        <w:t xml:space="preserve"> oraz takie które są trochę lepsze pod względem tej metryki, na przykład MCDNN czyli wielokolumnowa głęboka sieć neuronowa, która również została omówiona w tym samym rozdziale. </w:t>
      </w:r>
      <w:r w:rsidR="00045BFA">
        <w:t xml:space="preserve">Jednak różnice te nie są znaczne. Do najlepszego modelu, który znajduje się na oficjalnej stronie GTSRB, stworzony model traci jedynie 0.71%. Warto w tym momencie przyjrzeć się jak wielka przepaść dzieli te </w:t>
      </w:r>
      <w:r w:rsidR="00D90657">
        <w:t>modele,</w:t>
      </w:r>
      <w:r w:rsidR="00045BFA">
        <w:t xml:space="preserve"> jeśli chodzi o liczbę parametrów, potrzebną do osiągniecia takich wyników.</w:t>
      </w:r>
      <w:r w:rsidR="00D90657">
        <w:t xml:space="preserve"> Wszystkie przedstawione modele posiadają miliony parametrów, które posłużyły do ich wytrenowania. Najlepszy z nich pod względem trafności potrzebował 14.6 miliona parametrów, aby osiągnąć taki rezultat. </w:t>
      </w:r>
      <w:r w:rsidR="005A2A41">
        <w:t>Do obliczenia takich sieci wymagane jest zdecydowanie więcej czasu, a także mocniejszy sprzęt. Zatem stworzony model jest poniekąd kompromisem między trafnością, która i tak jest na bardzo wysokim poziomie, a skomplikowanie modelu, który w porównaniu z innymi zestawionymi sieciami jest bardzo prosty.</w:t>
      </w:r>
      <w:r w:rsidR="00F15802">
        <w:t xml:space="preserve"> </w:t>
      </w:r>
      <w:r w:rsidR="005A2A41">
        <w:t>Warto również zauważyć, że model przedstawiony w tej pracy radzi sobie lepiej niż średni wynik otrzymany przez grupę 32 osób testowanych na takim samym zbiorze.</w:t>
      </w:r>
    </w:p>
    <w:p w14:paraId="55DC28C5" w14:textId="77777777" w:rsidR="00B514FF" w:rsidRDefault="00B514FF" w:rsidP="00DB6C24">
      <w:pPr>
        <w:pStyle w:val="BodyText"/>
      </w:pPr>
    </w:p>
    <w:p w14:paraId="48034345" w14:textId="77777777" w:rsidR="00B514FF" w:rsidRPr="006A7EBB" w:rsidRDefault="00B514FF" w:rsidP="00B514FF">
      <w:pPr>
        <w:pStyle w:val="BodyText"/>
        <w:jc w:val="left"/>
        <w:rPr>
          <w:b/>
        </w:rPr>
      </w:pPr>
      <w:r w:rsidRPr="006A7EBB">
        <w:rPr>
          <w:b/>
        </w:rPr>
        <w:t>Podsumowanie</w:t>
      </w:r>
    </w:p>
    <w:p w14:paraId="267A4DB2" w14:textId="75C4E91F" w:rsidR="00B514FF" w:rsidRDefault="00516975" w:rsidP="00DB6C24">
      <w:pPr>
        <w:pStyle w:val="BodyText"/>
      </w:pPr>
      <w:r>
        <w:tab/>
      </w:r>
      <w:r w:rsidR="00B514FF">
        <w:t xml:space="preserve">Ogółem ujmując, w rozdziale </w:t>
      </w:r>
      <w:r w:rsidR="00B514FF" w:rsidRPr="00B514FF">
        <w:t xml:space="preserve">opisano wyniki klasyfikacji znaków drogowych przy użyciu modelu przedstawionego w rozdziale </w:t>
      </w:r>
      <w:r w:rsidR="00B514FF">
        <w:t>IV i w</w:t>
      </w:r>
      <w:r w:rsidR="00B514FF" w:rsidRPr="00B514FF">
        <w:t>yciągnięto na ich podstawie</w:t>
      </w:r>
      <w:r w:rsidR="00B514FF" w:rsidRPr="00B514FF">
        <w:t xml:space="preserve"> </w:t>
      </w:r>
      <w:r w:rsidR="00B514FF" w:rsidRPr="00B514FF">
        <w:t xml:space="preserve">wnioski. W celu oceny skuteczności modelu, użyto popularnych metryk w uczeniu </w:t>
      </w:r>
      <w:r w:rsidR="00B514FF" w:rsidRPr="00B514FF">
        <w:lastRenderedPageBreak/>
        <w:t xml:space="preserve">maszynowym, takich jak trafność, precyzja, </w:t>
      </w:r>
      <w:r w:rsidR="00B514FF">
        <w:t>czułość</w:t>
      </w:r>
      <w:r w:rsidR="00B514FF" w:rsidRPr="00B514FF">
        <w:t xml:space="preserve"> i f1</w:t>
      </w:r>
      <w:r w:rsidR="00B514FF">
        <w:t xml:space="preserve"> </w:t>
      </w:r>
      <w:proofErr w:type="spellStart"/>
      <w:r w:rsidR="00B514FF">
        <w:t>score</w:t>
      </w:r>
      <w:proofErr w:type="spellEnd"/>
      <w:r w:rsidR="00B514FF" w:rsidRPr="00B514FF">
        <w:t xml:space="preserve">. </w:t>
      </w:r>
      <w:r w:rsidR="00B514FF">
        <w:t>Trafność</w:t>
      </w:r>
      <w:r w:rsidR="00B514FF" w:rsidRPr="00B514FF">
        <w:t xml:space="preserve"> modelu był</w:t>
      </w:r>
      <w:r w:rsidR="00B514FF">
        <w:t>a</w:t>
      </w:r>
      <w:r w:rsidR="00B514FF" w:rsidRPr="00B514FF">
        <w:t xml:space="preserve"> bardzo dobr</w:t>
      </w:r>
      <w:r w:rsidR="00B514FF">
        <w:t>a</w:t>
      </w:r>
      <w:r w:rsidR="00B514FF" w:rsidRPr="00B514FF">
        <w:t xml:space="preserve"> i wy</w:t>
      </w:r>
      <w:r w:rsidR="00B514FF">
        <w:t>niosła</w:t>
      </w:r>
      <w:r w:rsidR="00B514FF" w:rsidRPr="00B514FF">
        <w:t xml:space="preserve"> około 99%. </w:t>
      </w:r>
      <w:r w:rsidR="00B514FF">
        <w:t>Inne metryki również wskazały na bardzo dobre wyniki sieci. Co ważne, niedoszło do jej przeuczenia. Porównano także otrzymane rezultaty z innymi modelami. Na ich tle wypadają one bardzo dobrze, jeśli weźmie się pod uwagę liczbę parametrów potrzebnych do wytrenowania modeli. Najlepszy model potrzebował ich przeszło 14 milionów</w:t>
      </w:r>
      <w:r w:rsidR="00F92CB5">
        <w:t>, osiągając 99.</w:t>
      </w:r>
      <w:r w:rsidR="00F51145">
        <w:t>71% trafności</w:t>
      </w:r>
      <w:r w:rsidR="00B514FF">
        <w:t xml:space="preserve"> w porównaniu z 0.7 milion w stworzonym </w:t>
      </w:r>
      <w:r w:rsidR="00F51145">
        <w:t xml:space="preserve">w tej pracy </w:t>
      </w:r>
      <w:r w:rsidR="00B514FF">
        <w:t>modelu.</w:t>
      </w:r>
    </w:p>
    <w:p w14:paraId="349BB245" w14:textId="71E5A010" w:rsidR="00DB6C24" w:rsidRPr="00030C6B" w:rsidRDefault="00B514FF" w:rsidP="00B514FF">
      <w:r>
        <w:br w:type="page"/>
      </w:r>
    </w:p>
    <w:p w14:paraId="6C684762" w14:textId="5CE91E14" w:rsidR="004D4683" w:rsidRDefault="004D4683" w:rsidP="004D4683">
      <w:pPr>
        <w:pStyle w:val="Heading1"/>
        <w:rPr>
          <w:lang w:val="en-US"/>
        </w:rPr>
      </w:pPr>
      <w:r w:rsidRPr="00030C6B">
        <w:lastRenderedPageBreak/>
        <w:t xml:space="preserve"> </w:t>
      </w:r>
      <w:bookmarkStart w:id="44" w:name="_Toc134830678"/>
      <w:proofErr w:type="spellStart"/>
      <w:r w:rsidR="005D390B">
        <w:rPr>
          <w:lang w:val="en-US"/>
        </w:rPr>
        <w:t>Podsumowanie</w:t>
      </w:r>
      <w:bookmarkEnd w:id="44"/>
      <w:proofErr w:type="spellEnd"/>
    </w:p>
    <w:p w14:paraId="66AAE8D2" w14:textId="3925AE4F" w:rsidR="00F04CA0" w:rsidRDefault="00E351AB" w:rsidP="00F04CA0">
      <w:pPr>
        <w:pStyle w:val="BodyText"/>
      </w:pPr>
      <w:r>
        <w:rPr>
          <w:lang w:val="en-US"/>
        </w:rPr>
        <w:tab/>
      </w:r>
      <w:r>
        <w:t>Zadaniem pracy było stworzenie lekkiego obliczeniowo, prostego a jednocześnie skutecznego modelu klasyfikującego znaki drogowe. W tym celu stworzono konwolucyjn</w:t>
      </w:r>
      <w:r w:rsidR="00F04CA0">
        <w:t>e</w:t>
      </w:r>
      <w:r>
        <w:t xml:space="preserve"> sie</w:t>
      </w:r>
      <w:r w:rsidR="00F04CA0">
        <w:t>ci</w:t>
      </w:r>
      <w:r>
        <w:t xml:space="preserve"> </w:t>
      </w:r>
      <w:r w:rsidR="00F04CA0">
        <w:t>neuronowe. Ich</w:t>
      </w:r>
      <w:r w:rsidR="00F04CA0">
        <w:t xml:space="preserve"> </w:t>
      </w:r>
      <w:r w:rsidR="00F04CA0">
        <w:t xml:space="preserve">trenowanie i testowanie sieci odbyło się na zbiorze </w:t>
      </w:r>
      <w:r w:rsidR="00F04CA0">
        <w:t>niemieckich znaków drogowych</w:t>
      </w:r>
      <w:r w:rsidR="00F04CA0">
        <w:t xml:space="preserve"> GTSRB. </w:t>
      </w:r>
      <w:r w:rsidR="00F04CA0" w:rsidRPr="00D91284">
        <w:t>Pierwotn</w:t>
      </w:r>
      <w:r w:rsidR="00F04CA0">
        <w:t>e</w:t>
      </w:r>
      <w:r w:rsidR="00F04CA0" w:rsidRPr="00D91284">
        <w:t xml:space="preserve"> model</w:t>
      </w:r>
      <w:r w:rsidR="00F04CA0">
        <w:t>e</w:t>
      </w:r>
      <w:r w:rsidR="00F04CA0" w:rsidRPr="00D91284">
        <w:t xml:space="preserve"> nie spełnił</w:t>
      </w:r>
      <w:r w:rsidR="00F04CA0">
        <w:t>y</w:t>
      </w:r>
      <w:r w:rsidR="00F04CA0" w:rsidRPr="00D91284">
        <w:t xml:space="preserve"> wszystkich oczekiwań</w:t>
      </w:r>
      <w:r w:rsidR="00F04CA0">
        <w:t xml:space="preserve">, jednak po rozbudowaniu architektury sieci i fine </w:t>
      </w:r>
      <w:proofErr w:type="spellStart"/>
      <w:r w:rsidR="00F04CA0">
        <w:t>tuningu</w:t>
      </w:r>
      <w:proofErr w:type="spellEnd"/>
      <w:r w:rsidR="00F04CA0">
        <w:t xml:space="preserve"> </w:t>
      </w:r>
      <w:proofErr w:type="spellStart"/>
      <w:r w:rsidR="00F04CA0">
        <w:t>hiperparametrów</w:t>
      </w:r>
      <w:proofErr w:type="spellEnd"/>
      <w:r w:rsidR="00F04CA0">
        <w:t xml:space="preserve"> udało osiągnąć się bardzo dobre wyniki</w:t>
      </w:r>
      <w:r w:rsidR="00F04CA0" w:rsidRPr="00D91284">
        <w:t>.</w:t>
      </w:r>
      <w:r w:rsidR="00F04CA0">
        <w:t xml:space="preserve"> Ostatecznie model</w:t>
      </w:r>
      <w:r w:rsidR="00F04CA0" w:rsidRPr="00D91284">
        <w:t xml:space="preserve"> </w:t>
      </w:r>
      <w:r w:rsidR="00F04CA0">
        <w:t>składa</w:t>
      </w:r>
      <w:r w:rsidR="00F04CA0">
        <w:t xml:space="preserve">ł </w:t>
      </w:r>
      <w:r w:rsidR="00F04CA0">
        <w:t>się z 4 warstw konwolucyjnych, 2 warstw max-</w:t>
      </w:r>
      <w:proofErr w:type="spellStart"/>
      <w:r w:rsidR="00F04CA0">
        <w:t>poolingu</w:t>
      </w:r>
      <w:proofErr w:type="spellEnd"/>
      <w:r w:rsidR="00F04CA0">
        <w:t xml:space="preserve">, 4 warstw normalizujących, 4 warstw </w:t>
      </w:r>
      <w:proofErr w:type="spellStart"/>
      <w:r w:rsidR="00F04CA0">
        <w:t>dropoutu</w:t>
      </w:r>
      <w:proofErr w:type="spellEnd"/>
      <w:r w:rsidR="00F04CA0">
        <w:t>, 3 warstw w pełni połączonych i 1 warstwy do spłaszczania danych</w:t>
      </w:r>
      <w:r w:rsidR="00F04CA0">
        <w:t xml:space="preserve">. Liczba jej parametrów wyniosła około 0.7 miliona, co w porównaniu z innymi modelami, jest bardzo niskim wynikiem. Natomiast jeśli chodzi o trafność stworzona sieć osiągnęła w tej metryce 99% skuteczności. </w:t>
      </w:r>
      <w:r w:rsidR="00160970">
        <w:t xml:space="preserve">Tak więc model </w:t>
      </w:r>
      <w:r w:rsidR="00160970" w:rsidRPr="00160970">
        <w:t>skutecznie wykrywa i klasyfikuje znaki drogowe o różnych kształtach, rozmiarach i kolorach,</w:t>
      </w:r>
      <w:r w:rsidR="00160970">
        <w:t xml:space="preserve"> </w:t>
      </w:r>
      <w:r w:rsidR="00160970">
        <w:t>utrzymuj</w:t>
      </w:r>
      <w:r w:rsidR="00160970">
        <w:t>ąc</w:t>
      </w:r>
      <w:r w:rsidR="00160970">
        <w:t xml:space="preserve"> bardzo wysoką trafność w klasyfikowani znaków drogowych na przestrzeni wszystkich klas</w:t>
      </w:r>
      <w:r w:rsidR="00160970">
        <w:t>.</w:t>
      </w:r>
      <w:r w:rsidR="00160970" w:rsidRPr="00160970">
        <w:t xml:space="preserve"> </w:t>
      </w:r>
      <w:r w:rsidR="00160970">
        <w:t>W</w:t>
      </w:r>
      <w:r w:rsidR="00160970" w:rsidRPr="00160970">
        <w:t>skazuje</w:t>
      </w:r>
      <w:r w:rsidR="00160970">
        <w:t xml:space="preserve"> to</w:t>
      </w:r>
      <w:r w:rsidR="00160970" w:rsidRPr="00160970">
        <w:t xml:space="preserve"> na jego odporność i możliwość adaptacji w rzeczywistych scenariuszach. </w:t>
      </w:r>
      <w:r w:rsidR="003B36CE">
        <w:t>Dodatkowo j</w:t>
      </w:r>
      <w:r w:rsidR="00F04CA0">
        <w:t>est on prosty w budow</w:t>
      </w:r>
      <w:r w:rsidR="003B36CE">
        <w:t xml:space="preserve">ie </w:t>
      </w:r>
      <w:r w:rsidR="00D07748">
        <w:t>i jego</w:t>
      </w:r>
      <w:r w:rsidR="00F04CA0">
        <w:t xml:space="preserve"> architektura jest lekka</w:t>
      </w:r>
      <w:r w:rsidR="003B36CE">
        <w:t>, co świadczy o dobrej wydajności proponowanego modelu.</w:t>
      </w:r>
      <w:r w:rsidR="00D07748">
        <w:t xml:space="preserve"> </w:t>
      </w:r>
    </w:p>
    <w:p w14:paraId="20AC5DA4" w14:textId="5381A827" w:rsidR="00D07748" w:rsidRDefault="00D07748" w:rsidP="00F04CA0">
      <w:pPr>
        <w:pStyle w:val="BodyText"/>
      </w:pPr>
      <w:r>
        <w:tab/>
        <w:t xml:space="preserve">Pracą, którą można by wykonać w przyszłości jest pochylenie się nad klasami, z którymi model radził sobie najsłabiej oraz problemami takimi jak niedoświetlenie lub prześwietlenie obrazów. Możliwe, że bardziej zaawansowany </w:t>
      </w:r>
      <w:proofErr w:type="spellStart"/>
      <w:r>
        <w:t>preprocessing</w:t>
      </w:r>
      <w:proofErr w:type="spellEnd"/>
      <w:r>
        <w:t xml:space="preserve"> byłby w stanie zniwelować niektóre z tych problemów i zwiększyć jeszcze bardziej trafność modelu bez konieczności zwiększania liczby jego parametrów i skomplikowania. </w:t>
      </w:r>
    </w:p>
    <w:p w14:paraId="5B26B8BB" w14:textId="1A27657E" w:rsidR="00D07748" w:rsidRDefault="00D07748" w:rsidP="00F04CA0">
      <w:pPr>
        <w:pStyle w:val="BodyText"/>
      </w:pPr>
      <w:r>
        <w:tab/>
        <w:t>Co więcej ciekawym eksperymentem mogłaby być próba wytrenowania i przetestowania modelu na innych zbiorach znaków drogowych takich jak zbiór belgijski (BTSC).</w:t>
      </w:r>
    </w:p>
    <w:p w14:paraId="20C7E46E" w14:textId="36B2BE54" w:rsidR="00D07748" w:rsidRDefault="00D07748" w:rsidP="002F7EBF">
      <w:pPr>
        <w:pStyle w:val="BodyText"/>
      </w:pPr>
      <w:r>
        <w:tab/>
        <w:t>Na koniec taki model można by wypróbować w rzeczywistych warunkach</w:t>
      </w:r>
      <w:r w:rsidR="002F7EBF">
        <w:t>, o</w:t>
      </w:r>
      <w:r w:rsidR="002F7EBF">
        <w:t>budow</w:t>
      </w:r>
      <w:r w:rsidR="002F7EBF">
        <w:t>ując go</w:t>
      </w:r>
      <w:r w:rsidR="002F7EBF">
        <w:t xml:space="preserve"> w bardziej ogólny system, który</w:t>
      </w:r>
      <w:r w:rsidR="002F7EBF">
        <w:t xml:space="preserve"> wpierw</w:t>
      </w:r>
      <w:r w:rsidR="002F7EBF">
        <w:t xml:space="preserve"> </w:t>
      </w:r>
      <w:r w:rsidR="002F7EBF">
        <w:t>lokalizowałby</w:t>
      </w:r>
      <w:r w:rsidR="002F7EBF">
        <w:t xml:space="preserve"> znaki drogowe </w:t>
      </w:r>
      <w:r w:rsidR="002F7EBF">
        <w:t>na drodze</w:t>
      </w:r>
      <w:r w:rsidR="002F7EBF">
        <w:t>, a następnie klasyfikuje</w:t>
      </w:r>
      <w:r w:rsidR="002F7EBF">
        <w:t xml:space="preserve"> </w:t>
      </w:r>
      <w:r w:rsidR="002F7EBF">
        <w:t>je.</w:t>
      </w:r>
    </w:p>
    <w:p w14:paraId="1753DACA" w14:textId="06FD294A" w:rsidR="00D07748" w:rsidRDefault="00D07748" w:rsidP="00F04CA0">
      <w:pPr>
        <w:pStyle w:val="BodyText"/>
      </w:pPr>
      <w:r>
        <w:tab/>
      </w:r>
    </w:p>
    <w:p w14:paraId="15FBE6A0" w14:textId="45B2B028" w:rsidR="00E351AB" w:rsidRPr="00E351AB" w:rsidRDefault="00E351AB" w:rsidP="00E351AB">
      <w:pPr>
        <w:pStyle w:val="BodyText"/>
      </w:pPr>
    </w:p>
    <w:p w14:paraId="0A543A50" w14:textId="77777777" w:rsidR="00B514FF" w:rsidRPr="00E351AB" w:rsidRDefault="00B514FF" w:rsidP="00B514FF">
      <w:pPr>
        <w:pStyle w:val="BodyText"/>
      </w:pPr>
    </w:p>
    <w:p w14:paraId="77876393" w14:textId="77777777" w:rsidR="007B0711" w:rsidRPr="00E351AB" w:rsidRDefault="007B0711">
      <w:pPr>
        <w:pStyle w:val="BodyText"/>
      </w:pPr>
    </w:p>
    <w:p w14:paraId="2003EAAD" w14:textId="77777777" w:rsidR="007B0711" w:rsidRPr="00E351AB" w:rsidRDefault="007B0711">
      <w:pPr>
        <w:pStyle w:val="BodyText"/>
      </w:pPr>
    </w:p>
    <w:p w14:paraId="514EB475" w14:textId="77777777" w:rsidR="007B0711" w:rsidRPr="00E351AB" w:rsidRDefault="007B0711">
      <w:pPr>
        <w:pStyle w:val="BodyText"/>
      </w:pPr>
    </w:p>
    <w:p w14:paraId="536DBC87" w14:textId="77777777" w:rsidR="007B0711" w:rsidRPr="00E351AB" w:rsidRDefault="007B0711">
      <w:pPr>
        <w:pStyle w:val="BodyText"/>
      </w:pPr>
    </w:p>
    <w:p w14:paraId="33E66095" w14:textId="77777777" w:rsidR="007B0711" w:rsidRPr="00E351AB" w:rsidRDefault="007B0711">
      <w:pPr>
        <w:pStyle w:val="BodyText"/>
      </w:pPr>
    </w:p>
    <w:p w14:paraId="2814104B" w14:textId="77777777" w:rsidR="007B0711" w:rsidRPr="00E351AB" w:rsidRDefault="007B0711">
      <w:pPr>
        <w:pStyle w:val="BodyText"/>
      </w:pPr>
    </w:p>
    <w:p w14:paraId="24C1D0C2" w14:textId="77777777" w:rsidR="007B0711" w:rsidRPr="00E351AB" w:rsidRDefault="007B0711">
      <w:pPr>
        <w:pStyle w:val="BodyText"/>
      </w:pPr>
    </w:p>
    <w:p w14:paraId="3A726F34" w14:textId="77777777" w:rsidR="007B0711" w:rsidRPr="00E351AB" w:rsidRDefault="007B0711">
      <w:pPr>
        <w:pStyle w:val="BodyText"/>
      </w:pPr>
    </w:p>
    <w:p w14:paraId="5320F7BB" w14:textId="77777777" w:rsidR="007B0711" w:rsidRPr="00E351AB" w:rsidRDefault="007B0711">
      <w:pPr>
        <w:pStyle w:val="BodyText"/>
      </w:pPr>
    </w:p>
    <w:p w14:paraId="32CC929B" w14:textId="77777777" w:rsidR="007B0711" w:rsidRPr="00E351AB" w:rsidRDefault="007B0711">
      <w:pPr>
        <w:pStyle w:val="BodyText"/>
      </w:pPr>
    </w:p>
    <w:p w14:paraId="6D211DB2" w14:textId="77777777" w:rsidR="007B0711" w:rsidRPr="00E351AB" w:rsidRDefault="007B0711">
      <w:pPr>
        <w:pStyle w:val="BodyText"/>
      </w:pPr>
    </w:p>
    <w:p w14:paraId="2A7D2A41" w14:textId="77777777" w:rsidR="007B0711" w:rsidRPr="00E351AB" w:rsidRDefault="007B0711">
      <w:pPr>
        <w:pStyle w:val="BodyText"/>
      </w:pPr>
    </w:p>
    <w:p w14:paraId="1ECACB5E" w14:textId="77777777" w:rsidR="007B0711" w:rsidRPr="00E351AB" w:rsidRDefault="007B0711">
      <w:pPr>
        <w:pStyle w:val="BodyText"/>
      </w:pPr>
    </w:p>
    <w:p w14:paraId="64E8A120" w14:textId="77777777" w:rsidR="007B0711" w:rsidRPr="00E351AB" w:rsidRDefault="007B0711">
      <w:pPr>
        <w:pStyle w:val="BodyText"/>
      </w:pPr>
    </w:p>
    <w:p w14:paraId="4B7A2982" w14:textId="77777777" w:rsidR="007B0711" w:rsidRPr="00E351AB" w:rsidRDefault="007B0711">
      <w:pPr>
        <w:pStyle w:val="BodyText"/>
      </w:pPr>
    </w:p>
    <w:p w14:paraId="289734BF" w14:textId="77777777" w:rsidR="007B0711" w:rsidRPr="00E351AB" w:rsidRDefault="007B0711">
      <w:pPr>
        <w:pStyle w:val="BodyText"/>
      </w:pPr>
    </w:p>
    <w:p w14:paraId="4BCF5908" w14:textId="77777777" w:rsidR="007B0711" w:rsidRPr="00E351AB" w:rsidRDefault="007B0711">
      <w:pPr>
        <w:pStyle w:val="BodyText"/>
      </w:pPr>
    </w:p>
    <w:p w14:paraId="6C9752FB" w14:textId="77777777" w:rsidR="007B0711" w:rsidRPr="00E351AB" w:rsidRDefault="007B0711">
      <w:pPr>
        <w:pStyle w:val="BodyText"/>
      </w:pPr>
    </w:p>
    <w:p w14:paraId="0457678A" w14:textId="77777777" w:rsidR="007B0711" w:rsidRPr="00E351AB" w:rsidRDefault="007B0711">
      <w:pPr>
        <w:pStyle w:val="BodyText"/>
      </w:pPr>
    </w:p>
    <w:p w14:paraId="282BD274" w14:textId="77777777" w:rsidR="007B0711" w:rsidRPr="00E351AB" w:rsidRDefault="007B0711">
      <w:pPr>
        <w:pStyle w:val="BodyText"/>
      </w:pPr>
    </w:p>
    <w:p w14:paraId="34358442" w14:textId="219181CB" w:rsidR="007B0711" w:rsidRPr="00E351AB" w:rsidRDefault="00202881" w:rsidP="00202881">
      <w:pPr>
        <w:pStyle w:val="BodyText"/>
        <w:tabs>
          <w:tab w:val="clear" w:pos="851"/>
          <w:tab w:val="left" w:pos="3152"/>
        </w:tabs>
      </w:pPr>
      <w:r w:rsidRPr="00E351AB">
        <w:tab/>
      </w:r>
    </w:p>
    <w:p w14:paraId="041FA2D5" w14:textId="77777777" w:rsidR="007B0711" w:rsidRPr="00E351AB" w:rsidRDefault="007B0711">
      <w:pPr>
        <w:pStyle w:val="BodyText"/>
      </w:pPr>
    </w:p>
    <w:p w14:paraId="4CB68A76" w14:textId="77777777" w:rsidR="007B0711" w:rsidRPr="00E351AB" w:rsidRDefault="007B0711">
      <w:pPr>
        <w:pStyle w:val="BodyText"/>
      </w:pP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6E1A4BB9" w:rsidR="00B66FEA" w:rsidRDefault="00B66FEA" w:rsidP="00894D09">
      <w:pPr>
        <w:pStyle w:val="Header"/>
      </w:pPr>
      <w:r>
        <w:br w:type="column"/>
      </w:r>
      <w:r w:rsidR="001E1D9C">
        <w:lastRenderedPageBreak/>
        <w:t>BIBLIOGRAFIA</w:t>
      </w:r>
    </w:p>
    <w:p w14:paraId="20EB695C" w14:textId="3DD51D7E" w:rsidR="001E1D9C" w:rsidRPr="001E1D9C" w:rsidRDefault="001E1D9C" w:rsidP="001E1D9C">
      <w:pPr>
        <w:pStyle w:val="Bibliography"/>
        <w:rPr>
          <w:lang w:val="en-GB"/>
        </w:rPr>
      </w:pPr>
      <w:r w:rsidRPr="001E1D9C">
        <w:fldChar w:fldCharType="begin"/>
      </w:r>
      <w:r w:rsidRPr="001E1D9C">
        <w:rPr>
          <w:lang w:val="en-GB"/>
        </w:rPr>
        <w:instrText xml:space="preserve"> ADDIN ZOTERO_BIBL {"uncited":[],"omitted":[],"custom":[]} CSL_BIBLIOGRAPHY </w:instrText>
      </w:r>
      <w:r w:rsidRPr="001E1D9C">
        <w:fldChar w:fldCharType="separate"/>
      </w:r>
      <w:r w:rsidRPr="001E1D9C">
        <w:rPr>
          <w:lang w:val="en-GB"/>
        </w:rPr>
        <w:t xml:space="preserve">Benson, A, B.C. Tefft, A.M. Svancara, </w:t>
      </w:r>
      <w:proofErr w:type="spellStart"/>
      <w:r w:rsidRPr="001E1D9C">
        <w:rPr>
          <w:lang w:val="en-GB"/>
        </w:rPr>
        <w:t>i</w:t>
      </w:r>
      <w:proofErr w:type="spellEnd"/>
      <w:r w:rsidRPr="001E1D9C">
        <w:rPr>
          <w:lang w:val="en-GB"/>
        </w:rPr>
        <w:t xml:space="preserve"> W.J. </w:t>
      </w:r>
      <w:proofErr w:type="spellStart"/>
      <w:r w:rsidRPr="001E1D9C">
        <w:rPr>
          <w:lang w:val="en-GB"/>
        </w:rPr>
        <w:t>Horrey</w:t>
      </w:r>
      <w:proofErr w:type="spellEnd"/>
      <w:r w:rsidRPr="001E1D9C">
        <w:rPr>
          <w:lang w:val="en-GB"/>
        </w:rPr>
        <w:t xml:space="preserve">. „Potential Reduction in Crashes, Injuries and Deaths from Large-Scale Deployment of Advanced Driver Assistance Systems”. AAA Foundation for Traffic Safety, 26 </w:t>
      </w:r>
      <w:proofErr w:type="spellStart"/>
      <w:r w:rsidRPr="001E1D9C">
        <w:rPr>
          <w:lang w:val="en-GB"/>
        </w:rPr>
        <w:t>wrzesień</w:t>
      </w:r>
      <w:proofErr w:type="spellEnd"/>
      <w:r w:rsidRPr="001E1D9C">
        <w:rPr>
          <w:lang w:val="en-GB"/>
        </w:rPr>
        <w:t xml:space="preserve"> 2018. https://aaafoundation.org/potential-reduction-in-crashes-injuries-and-deaths-from-large-scale-deployment-of-advanced-driver-assistance-systems/.</w:t>
      </w:r>
    </w:p>
    <w:p w14:paraId="3351F3E1" w14:textId="77777777" w:rsidR="001E1D9C" w:rsidRPr="001E1D9C" w:rsidRDefault="001E1D9C" w:rsidP="001E1D9C">
      <w:pPr>
        <w:rPr>
          <w:lang w:val="en-GB"/>
        </w:rPr>
      </w:pPr>
    </w:p>
    <w:p w14:paraId="0235A2A7" w14:textId="77777777" w:rsidR="001E1D9C" w:rsidRPr="001E1D9C" w:rsidRDefault="001E1D9C" w:rsidP="001E1D9C">
      <w:pPr>
        <w:pStyle w:val="Bibliography"/>
        <w:rPr>
          <w:lang w:val="en-GB"/>
        </w:rPr>
      </w:pPr>
      <w:proofErr w:type="spellStart"/>
      <w:r w:rsidRPr="001E1D9C">
        <w:rPr>
          <w:lang w:val="de-DE"/>
        </w:rPr>
        <w:t>Brookhuis</w:t>
      </w:r>
      <w:proofErr w:type="spellEnd"/>
      <w:r w:rsidRPr="001E1D9C">
        <w:rPr>
          <w:lang w:val="de-DE"/>
        </w:rPr>
        <w:t xml:space="preserve">, Karel A., Dick de Waard, i </w:t>
      </w:r>
      <w:proofErr w:type="spellStart"/>
      <w:r w:rsidRPr="001E1D9C">
        <w:rPr>
          <w:lang w:val="de-DE"/>
        </w:rPr>
        <w:t>Wiel</w:t>
      </w:r>
      <w:proofErr w:type="spellEnd"/>
      <w:r w:rsidRPr="001E1D9C">
        <w:rPr>
          <w:lang w:val="de-DE"/>
        </w:rPr>
        <w:t xml:space="preserve"> H. Janssen. </w:t>
      </w:r>
      <w:r w:rsidRPr="001E1D9C">
        <w:rPr>
          <w:lang w:val="en-GB"/>
        </w:rPr>
        <w:t xml:space="preserve">„Behavioural Impacts of Advanced Driver Assistance Systems–an Overview”. </w:t>
      </w:r>
      <w:r w:rsidRPr="001E1D9C">
        <w:rPr>
          <w:i/>
          <w:iCs/>
          <w:lang w:val="en-GB"/>
        </w:rPr>
        <w:t>European Journal of Transport and Infrastructure Research</w:t>
      </w:r>
      <w:r w:rsidRPr="001E1D9C">
        <w:rPr>
          <w:lang w:val="en-GB"/>
        </w:rPr>
        <w:t xml:space="preserve"> 1, nr 3 (1 </w:t>
      </w:r>
      <w:proofErr w:type="spellStart"/>
      <w:r w:rsidRPr="001E1D9C">
        <w:rPr>
          <w:lang w:val="en-GB"/>
        </w:rPr>
        <w:t>czerwiec</w:t>
      </w:r>
      <w:proofErr w:type="spellEnd"/>
      <w:r w:rsidRPr="001E1D9C">
        <w:rPr>
          <w:lang w:val="en-GB"/>
        </w:rPr>
        <w:t xml:space="preserve"> 2001). https://doi.org/10.18757/ejtir.2001.1.3.3667.</w:t>
      </w:r>
    </w:p>
    <w:p w14:paraId="79A96198" w14:textId="77777777" w:rsidR="001E1D9C" w:rsidRPr="001E1D9C" w:rsidRDefault="001E1D9C" w:rsidP="001E1D9C">
      <w:pPr>
        <w:rPr>
          <w:lang w:val="en-GB"/>
        </w:rPr>
      </w:pPr>
    </w:p>
    <w:p w14:paraId="5EAD84EF" w14:textId="77777777" w:rsidR="001E1D9C" w:rsidRPr="001E1D9C" w:rsidRDefault="001E1D9C" w:rsidP="001E1D9C">
      <w:pPr>
        <w:pStyle w:val="Bibliography"/>
        <w:rPr>
          <w:lang w:val="de-DE"/>
        </w:rPr>
      </w:pPr>
      <w:r w:rsidRPr="001E1D9C">
        <w:rPr>
          <w:lang w:val="en-GB"/>
        </w:rPr>
        <w:t xml:space="preserve">Chellapilla, Kumar, </w:t>
      </w:r>
      <w:proofErr w:type="spellStart"/>
      <w:r w:rsidRPr="001E1D9C">
        <w:rPr>
          <w:lang w:val="en-GB"/>
        </w:rPr>
        <w:t>Sidd</w:t>
      </w:r>
      <w:proofErr w:type="spellEnd"/>
      <w:r w:rsidRPr="001E1D9C">
        <w:rPr>
          <w:lang w:val="en-GB"/>
        </w:rPr>
        <w:t xml:space="preserve"> Puri, </w:t>
      </w:r>
      <w:proofErr w:type="spellStart"/>
      <w:r w:rsidRPr="001E1D9C">
        <w:rPr>
          <w:lang w:val="en-GB"/>
        </w:rPr>
        <w:t>i</w:t>
      </w:r>
      <w:proofErr w:type="spellEnd"/>
      <w:r w:rsidRPr="001E1D9C">
        <w:rPr>
          <w:lang w:val="en-GB"/>
        </w:rPr>
        <w:t xml:space="preserve"> Patrice Simard. „High Performance Convolutional Neural Networks for Document Processing”. </w:t>
      </w:r>
      <w:proofErr w:type="spellStart"/>
      <w:r w:rsidRPr="001E1D9C">
        <w:rPr>
          <w:lang w:val="de-DE"/>
        </w:rPr>
        <w:t>Suvisoft</w:t>
      </w:r>
      <w:proofErr w:type="spellEnd"/>
      <w:r w:rsidRPr="001E1D9C">
        <w:rPr>
          <w:lang w:val="de-DE"/>
        </w:rPr>
        <w:t>, 2006. https://hal.inria.fr/inria-00112631.</w:t>
      </w:r>
    </w:p>
    <w:p w14:paraId="384BF477" w14:textId="77777777" w:rsidR="001E1D9C" w:rsidRPr="001E1D9C" w:rsidRDefault="001E1D9C" w:rsidP="001E1D9C">
      <w:pPr>
        <w:rPr>
          <w:lang w:val="de-DE"/>
        </w:rPr>
      </w:pPr>
    </w:p>
    <w:p w14:paraId="41D19B5E" w14:textId="77777777" w:rsidR="001E1D9C" w:rsidRPr="001E1D9C" w:rsidRDefault="001E1D9C" w:rsidP="001E1D9C">
      <w:pPr>
        <w:pStyle w:val="Bibliography"/>
        <w:rPr>
          <w:lang w:val="en-GB"/>
        </w:rPr>
      </w:pPr>
      <w:proofErr w:type="spellStart"/>
      <w:r w:rsidRPr="001E1D9C">
        <w:rPr>
          <w:lang w:val="de-DE"/>
        </w:rPr>
        <w:t>Cireşan</w:t>
      </w:r>
      <w:proofErr w:type="spellEnd"/>
      <w:r w:rsidRPr="001E1D9C">
        <w:rPr>
          <w:lang w:val="de-DE"/>
        </w:rPr>
        <w:t xml:space="preserve">, Dan, Ueli Meier, Jonathan </w:t>
      </w:r>
      <w:proofErr w:type="spellStart"/>
      <w:r w:rsidRPr="001E1D9C">
        <w:rPr>
          <w:lang w:val="de-DE"/>
        </w:rPr>
        <w:t>Masci</w:t>
      </w:r>
      <w:proofErr w:type="spellEnd"/>
      <w:r w:rsidRPr="001E1D9C">
        <w:rPr>
          <w:lang w:val="de-DE"/>
        </w:rPr>
        <w:t xml:space="preserve">, i Jürgen Schmidhuber. </w:t>
      </w:r>
      <w:r w:rsidRPr="001E1D9C">
        <w:rPr>
          <w:lang w:val="en-GB"/>
        </w:rPr>
        <w:t xml:space="preserve">„Multi-Column Deep Neural Network for Traffic Sign Classification”. </w:t>
      </w:r>
      <w:r w:rsidRPr="001E1D9C">
        <w:rPr>
          <w:i/>
          <w:iCs/>
          <w:lang w:val="en-GB"/>
        </w:rPr>
        <w:t>Neural Networks</w:t>
      </w:r>
      <w:r w:rsidRPr="001E1D9C">
        <w:rPr>
          <w:lang w:val="en-GB"/>
        </w:rPr>
        <w:t xml:space="preserve">, Selected Papers from IJCNN 2011, 32 (1 </w:t>
      </w:r>
      <w:proofErr w:type="spellStart"/>
      <w:r w:rsidRPr="001E1D9C">
        <w:rPr>
          <w:lang w:val="en-GB"/>
        </w:rPr>
        <w:t>sierpień</w:t>
      </w:r>
      <w:proofErr w:type="spellEnd"/>
      <w:r w:rsidRPr="001E1D9C">
        <w:rPr>
          <w:lang w:val="en-GB"/>
        </w:rPr>
        <w:t xml:space="preserve"> 2012): 333–38. https://doi.org/10.1016/j.neunet.2012.02.023.</w:t>
      </w:r>
    </w:p>
    <w:p w14:paraId="547A3C48" w14:textId="77777777" w:rsidR="001E1D9C" w:rsidRPr="001E1D9C" w:rsidRDefault="001E1D9C" w:rsidP="001E1D9C">
      <w:pPr>
        <w:rPr>
          <w:lang w:val="en-GB"/>
        </w:rPr>
      </w:pPr>
    </w:p>
    <w:p w14:paraId="21424E20" w14:textId="77777777" w:rsidR="001E1D9C" w:rsidRPr="001E1D9C" w:rsidRDefault="001E1D9C" w:rsidP="001E1D9C">
      <w:pPr>
        <w:pStyle w:val="Bibliography"/>
        <w:rPr>
          <w:lang w:val="en-GB"/>
        </w:rPr>
      </w:pPr>
      <w:proofErr w:type="spellStart"/>
      <w:r w:rsidRPr="001E1D9C">
        <w:rPr>
          <w:lang w:val="de-DE"/>
        </w:rPr>
        <w:t>Debevec</w:t>
      </w:r>
      <w:proofErr w:type="spellEnd"/>
      <w:r w:rsidRPr="001E1D9C">
        <w:rPr>
          <w:lang w:val="de-DE"/>
        </w:rPr>
        <w:t xml:space="preserve">, Paul E, i </w:t>
      </w:r>
      <w:proofErr w:type="spellStart"/>
      <w:r w:rsidRPr="001E1D9C">
        <w:rPr>
          <w:lang w:val="de-DE"/>
        </w:rPr>
        <w:t>Jitendra</w:t>
      </w:r>
      <w:proofErr w:type="spellEnd"/>
      <w:r w:rsidRPr="001E1D9C">
        <w:rPr>
          <w:lang w:val="de-DE"/>
        </w:rPr>
        <w:t xml:space="preserve"> Malik. </w:t>
      </w:r>
      <w:r w:rsidRPr="001E1D9C">
        <w:rPr>
          <w:lang w:val="en-GB"/>
        </w:rPr>
        <w:t xml:space="preserve">„Recovering High Dynamic Range Radiance Maps from Photographs”, </w:t>
      </w:r>
      <w:proofErr w:type="spellStart"/>
      <w:r w:rsidRPr="001E1D9C">
        <w:rPr>
          <w:lang w:val="en-GB"/>
        </w:rPr>
        <w:t>b.d.</w:t>
      </w:r>
      <w:proofErr w:type="spellEnd"/>
    </w:p>
    <w:p w14:paraId="4C379030" w14:textId="77777777" w:rsidR="001E1D9C" w:rsidRPr="001E1D9C" w:rsidRDefault="001E1D9C" w:rsidP="001E1D9C">
      <w:pPr>
        <w:rPr>
          <w:lang w:val="en-GB"/>
        </w:rPr>
      </w:pPr>
    </w:p>
    <w:p w14:paraId="07BBE776" w14:textId="77777777" w:rsidR="001E1D9C" w:rsidRPr="001E1D9C" w:rsidRDefault="001E1D9C" w:rsidP="001E1D9C">
      <w:pPr>
        <w:pStyle w:val="Bibliography"/>
        <w:rPr>
          <w:lang w:val="en-GB"/>
        </w:rPr>
      </w:pPr>
      <w:r w:rsidRPr="001E1D9C">
        <w:rPr>
          <w:lang w:val="en-GB"/>
        </w:rPr>
        <w:t xml:space="preserve">Escalera, Sergio, Xavier </w:t>
      </w:r>
      <w:proofErr w:type="spellStart"/>
      <w:r w:rsidRPr="001E1D9C">
        <w:rPr>
          <w:lang w:val="en-GB"/>
        </w:rPr>
        <w:t>Baró</w:t>
      </w:r>
      <w:proofErr w:type="spellEnd"/>
      <w:r w:rsidRPr="001E1D9C">
        <w:rPr>
          <w:lang w:val="en-GB"/>
        </w:rPr>
        <w:t xml:space="preserve">, Oriol Pujol, Jordi </w:t>
      </w:r>
      <w:proofErr w:type="spellStart"/>
      <w:r w:rsidRPr="001E1D9C">
        <w:rPr>
          <w:lang w:val="en-GB"/>
        </w:rPr>
        <w:t>Vitrià</w:t>
      </w:r>
      <w:proofErr w:type="spellEnd"/>
      <w:r w:rsidRPr="001E1D9C">
        <w:rPr>
          <w:lang w:val="en-GB"/>
        </w:rPr>
        <w:t xml:space="preserve">, </w:t>
      </w:r>
      <w:proofErr w:type="spellStart"/>
      <w:r w:rsidRPr="001E1D9C">
        <w:rPr>
          <w:lang w:val="en-GB"/>
        </w:rPr>
        <w:t>i</w:t>
      </w:r>
      <w:proofErr w:type="spellEnd"/>
      <w:r w:rsidRPr="001E1D9C">
        <w:rPr>
          <w:lang w:val="en-GB"/>
        </w:rPr>
        <w:t xml:space="preserve"> Petia </w:t>
      </w:r>
      <w:proofErr w:type="spellStart"/>
      <w:r w:rsidRPr="001E1D9C">
        <w:rPr>
          <w:lang w:val="en-GB"/>
        </w:rPr>
        <w:t>Radeva</w:t>
      </w:r>
      <w:proofErr w:type="spellEnd"/>
      <w:r w:rsidRPr="001E1D9C">
        <w:rPr>
          <w:lang w:val="en-GB"/>
        </w:rPr>
        <w:t xml:space="preserve">. </w:t>
      </w:r>
      <w:r w:rsidRPr="001E1D9C">
        <w:rPr>
          <w:i/>
          <w:iCs/>
          <w:lang w:val="en-GB"/>
        </w:rPr>
        <w:t>Traffic-Sign Recognition Systems</w:t>
      </w:r>
      <w:r w:rsidRPr="001E1D9C">
        <w:rPr>
          <w:lang w:val="en-GB"/>
        </w:rPr>
        <w:t xml:space="preserve">. </w:t>
      </w:r>
      <w:proofErr w:type="spellStart"/>
      <w:r w:rsidRPr="001E1D9C">
        <w:rPr>
          <w:lang w:val="en-GB"/>
        </w:rPr>
        <w:t>SpringerBriefs</w:t>
      </w:r>
      <w:proofErr w:type="spellEnd"/>
      <w:r w:rsidRPr="001E1D9C">
        <w:rPr>
          <w:lang w:val="en-GB"/>
        </w:rPr>
        <w:t xml:space="preserve"> in Computer Science. London: Springer, 2011. https://doi.org/10.1007/978-1-4471-2245-6.</w:t>
      </w:r>
    </w:p>
    <w:p w14:paraId="36819505" w14:textId="77777777" w:rsidR="001E1D9C" w:rsidRPr="001E1D9C" w:rsidRDefault="001E1D9C" w:rsidP="001E1D9C">
      <w:pPr>
        <w:rPr>
          <w:lang w:val="en-GB"/>
        </w:rPr>
      </w:pPr>
    </w:p>
    <w:p w14:paraId="140A6209" w14:textId="77777777" w:rsidR="001E1D9C" w:rsidRPr="001E1D9C" w:rsidRDefault="001E1D9C" w:rsidP="001E1D9C">
      <w:pPr>
        <w:pStyle w:val="Bibliography"/>
        <w:rPr>
          <w:lang w:val="en-GB"/>
        </w:rPr>
      </w:pPr>
      <w:r w:rsidRPr="001E1D9C">
        <w:rPr>
          <w:lang w:val="en-GB"/>
        </w:rPr>
        <w:t>Fukushima, Kunihiko. „</w:t>
      </w:r>
      <w:proofErr w:type="spellStart"/>
      <w:r w:rsidRPr="001E1D9C">
        <w:rPr>
          <w:lang w:val="en-GB"/>
        </w:rPr>
        <w:t>Neocognitron</w:t>
      </w:r>
      <w:proofErr w:type="spellEnd"/>
      <w:r w:rsidRPr="001E1D9C">
        <w:rPr>
          <w:lang w:val="en-GB"/>
        </w:rPr>
        <w:t xml:space="preserve">: A Self-Organizing Neural Network Model for a Mechanism of Pattern Recognition Unaffected by Shift in Position”. </w:t>
      </w:r>
      <w:r w:rsidRPr="001E1D9C">
        <w:rPr>
          <w:i/>
          <w:iCs/>
          <w:lang w:val="en-GB"/>
        </w:rPr>
        <w:t>Biological Cybernetics</w:t>
      </w:r>
      <w:r w:rsidRPr="001E1D9C">
        <w:rPr>
          <w:lang w:val="en-GB"/>
        </w:rPr>
        <w:t xml:space="preserve"> 36, nr 4 (</w:t>
      </w:r>
      <w:proofErr w:type="spellStart"/>
      <w:r w:rsidRPr="001E1D9C">
        <w:rPr>
          <w:lang w:val="en-GB"/>
        </w:rPr>
        <w:t>kwiecień</w:t>
      </w:r>
      <w:proofErr w:type="spellEnd"/>
      <w:r w:rsidRPr="001E1D9C">
        <w:rPr>
          <w:lang w:val="en-GB"/>
        </w:rPr>
        <w:t xml:space="preserve"> 1980): 193–202. https://doi.org/10.1007/BF00344251</w:t>
      </w:r>
    </w:p>
    <w:p w14:paraId="4EAB586F" w14:textId="243EB09E" w:rsidR="001E1D9C" w:rsidRPr="001E1D9C" w:rsidRDefault="001E1D9C" w:rsidP="001E1D9C">
      <w:pPr>
        <w:pStyle w:val="Bibliography"/>
        <w:rPr>
          <w:lang w:val="en-GB"/>
        </w:rPr>
      </w:pPr>
      <w:r w:rsidRPr="001E1D9C">
        <w:rPr>
          <w:lang w:val="en-GB"/>
        </w:rPr>
        <w:t>.</w:t>
      </w:r>
    </w:p>
    <w:p w14:paraId="1E6C6781" w14:textId="77777777" w:rsidR="001E1D9C" w:rsidRPr="001E1D9C" w:rsidRDefault="001E1D9C" w:rsidP="001E1D9C">
      <w:pPr>
        <w:pStyle w:val="Bibliography"/>
        <w:rPr>
          <w:lang w:val="en-GB"/>
        </w:rPr>
      </w:pPr>
      <w:r w:rsidRPr="001E1D9C">
        <w:rPr>
          <w:lang w:val="en-GB"/>
        </w:rPr>
        <w:t xml:space="preserve">Habibi </w:t>
      </w:r>
      <w:proofErr w:type="spellStart"/>
      <w:r w:rsidRPr="001E1D9C">
        <w:rPr>
          <w:lang w:val="en-GB"/>
        </w:rPr>
        <w:t>Aghdam</w:t>
      </w:r>
      <w:proofErr w:type="spellEnd"/>
      <w:r w:rsidRPr="001E1D9C">
        <w:rPr>
          <w:lang w:val="en-GB"/>
        </w:rPr>
        <w:t xml:space="preserve">, Hamed, Elnaz Jahani Heravi, </w:t>
      </w:r>
      <w:proofErr w:type="spellStart"/>
      <w:r w:rsidRPr="001E1D9C">
        <w:rPr>
          <w:lang w:val="en-GB"/>
        </w:rPr>
        <w:t>i</w:t>
      </w:r>
      <w:proofErr w:type="spellEnd"/>
      <w:r w:rsidRPr="001E1D9C">
        <w:rPr>
          <w:lang w:val="en-GB"/>
        </w:rPr>
        <w:t xml:space="preserve"> </w:t>
      </w:r>
      <w:proofErr w:type="spellStart"/>
      <w:r w:rsidRPr="001E1D9C">
        <w:rPr>
          <w:lang w:val="en-GB"/>
        </w:rPr>
        <w:t>Domenec</w:t>
      </w:r>
      <w:proofErr w:type="spellEnd"/>
      <w:r w:rsidRPr="001E1D9C">
        <w:rPr>
          <w:lang w:val="en-GB"/>
        </w:rPr>
        <w:t xml:space="preserve"> Puig. „A Practical Approach for Detection and Classification of Traffic Signs Using Convolutional Neural Networks”. </w:t>
      </w:r>
      <w:r w:rsidRPr="001E1D9C">
        <w:rPr>
          <w:i/>
          <w:iCs/>
          <w:lang w:val="en-GB"/>
        </w:rPr>
        <w:t>Robotics and Autonomous Systems</w:t>
      </w:r>
      <w:r w:rsidRPr="001E1D9C">
        <w:rPr>
          <w:lang w:val="en-GB"/>
        </w:rPr>
        <w:t xml:space="preserve"> 84 (1 </w:t>
      </w:r>
      <w:proofErr w:type="spellStart"/>
      <w:r w:rsidRPr="001E1D9C">
        <w:rPr>
          <w:lang w:val="en-GB"/>
        </w:rPr>
        <w:t>październik</w:t>
      </w:r>
      <w:proofErr w:type="spellEnd"/>
      <w:r w:rsidRPr="001E1D9C">
        <w:rPr>
          <w:lang w:val="en-GB"/>
        </w:rPr>
        <w:t xml:space="preserve"> 2016): 97–112. https://doi.org/10.1016/j.robot.2016.07.003.</w:t>
      </w:r>
    </w:p>
    <w:p w14:paraId="0BC025B7" w14:textId="77777777" w:rsidR="001E1D9C" w:rsidRPr="001E1D9C" w:rsidRDefault="001E1D9C" w:rsidP="001E1D9C">
      <w:pPr>
        <w:rPr>
          <w:lang w:val="en-GB"/>
        </w:rPr>
      </w:pPr>
    </w:p>
    <w:p w14:paraId="3FCB76C9" w14:textId="77777777" w:rsidR="001E1D9C" w:rsidRPr="001E1D9C" w:rsidRDefault="001E1D9C" w:rsidP="001E1D9C">
      <w:pPr>
        <w:pStyle w:val="Bibliography"/>
        <w:rPr>
          <w:lang w:val="en-GB"/>
        </w:rPr>
      </w:pPr>
      <w:r w:rsidRPr="001E1D9C">
        <w:rPr>
          <w:lang w:val="en-GB"/>
        </w:rPr>
        <w:t xml:space="preserve">Haque, Wasif Arman, Samin Arefin, A. S. M. </w:t>
      </w:r>
      <w:proofErr w:type="spellStart"/>
      <w:r w:rsidRPr="001E1D9C">
        <w:rPr>
          <w:lang w:val="en-GB"/>
        </w:rPr>
        <w:t>Shihavuddin</w:t>
      </w:r>
      <w:proofErr w:type="spellEnd"/>
      <w:r w:rsidRPr="001E1D9C">
        <w:rPr>
          <w:lang w:val="en-GB"/>
        </w:rPr>
        <w:t xml:space="preserve">, </w:t>
      </w:r>
      <w:proofErr w:type="spellStart"/>
      <w:r w:rsidRPr="001E1D9C">
        <w:rPr>
          <w:lang w:val="en-GB"/>
        </w:rPr>
        <w:t>i</w:t>
      </w:r>
      <w:proofErr w:type="spellEnd"/>
      <w:r w:rsidRPr="001E1D9C">
        <w:rPr>
          <w:lang w:val="en-GB"/>
        </w:rPr>
        <w:t xml:space="preserve"> Muhammad Abul Hasan. „</w:t>
      </w:r>
      <w:proofErr w:type="spellStart"/>
      <w:r w:rsidRPr="001E1D9C">
        <w:rPr>
          <w:lang w:val="en-GB"/>
        </w:rPr>
        <w:t>DeepThin</w:t>
      </w:r>
      <w:proofErr w:type="spellEnd"/>
      <w:r w:rsidRPr="001E1D9C">
        <w:rPr>
          <w:lang w:val="en-GB"/>
        </w:rPr>
        <w:t xml:space="preserve">: A Novel Lightweight CNN Architecture for Traffic Sign Recognition without GPU Requirements”. </w:t>
      </w:r>
      <w:r w:rsidRPr="001E1D9C">
        <w:rPr>
          <w:i/>
          <w:iCs/>
          <w:lang w:val="en-GB"/>
        </w:rPr>
        <w:t>Expert Systems with Applications</w:t>
      </w:r>
      <w:r w:rsidRPr="001E1D9C">
        <w:rPr>
          <w:lang w:val="en-GB"/>
        </w:rPr>
        <w:t xml:space="preserve"> 168 (15 </w:t>
      </w:r>
      <w:proofErr w:type="spellStart"/>
      <w:r w:rsidRPr="001E1D9C">
        <w:rPr>
          <w:lang w:val="en-GB"/>
        </w:rPr>
        <w:t>kwiecień</w:t>
      </w:r>
      <w:proofErr w:type="spellEnd"/>
      <w:r w:rsidRPr="001E1D9C">
        <w:rPr>
          <w:lang w:val="en-GB"/>
        </w:rPr>
        <w:t xml:space="preserve"> 2021): 114481. https://doi.org/10.1016/j.eswa.2020.114481.</w:t>
      </w:r>
    </w:p>
    <w:p w14:paraId="1D30DCD1" w14:textId="77777777" w:rsidR="001E1D9C" w:rsidRPr="001E1D9C" w:rsidRDefault="001E1D9C" w:rsidP="001E1D9C">
      <w:pPr>
        <w:rPr>
          <w:lang w:val="en-GB"/>
        </w:rPr>
      </w:pPr>
    </w:p>
    <w:p w14:paraId="7B98DC53" w14:textId="77777777" w:rsidR="001E1D9C" w:rsidRPr="001E1D9C" w:rsidRDefault="001E1D9C" w:rsidP="001E1D9C">
      <w:pPr>
        <w:pStyle w:val="Bibliography"/>
        <w:rPr>
          <w:lang w:val="en-GB"/>
        </w:rPr>
      </w:pPr>
      <w:r w:rsidRPr="001E1D9C">
        <w:rPr>
          <w:lang w:val="en-GB"/>
        </w:rPr>
        <w:t xml:space="preserve">He, Kaiming, </w:t>
      </w:r>
      <w:proofErr w:type="spellStart"/>
      <w:r w:rsidRPr="001E1D9C">
        <w:rPr>
          <w:lang w:val="en-GB"/>
        </w:rPr>
        <w:t>Xiangyu</w:t>
      </w:r>
      <w:proofErr w:type="spellEnd"/>
      <w:r w:rsidRPr="001E1D9C">
        <w:rPr>
          <w:lang w:val="en-GB"/>
        </w:rPr>
        <w:t xml:space="preserve"> Zhang, Shaoqing Ren, </w:t>
      </w:r>
      <w:proofErr w:type="spellStart"/>
      <w:r w:rsidRPr="001E1D9C">
        <w:rPr>
          <w:lang w:val="en-GB"/>
        </w:rPr>
        <w:t>i</w:t>
      </w:r>
      <w:proofErr w:type="spellEnd"/>
      <w:r w:rsidRPr="001E1D9C">
        <w:rPr>
          <w:lang w:val="en-GB"/>
        </w:rPr>
        <w:t xml:space="preserve"> Jian Sun. „Deep Residual Learning for Image Recognition”. </w:t>
      </w:r>
      <w:proofErr w:type="spellStart"/>
      <w:r w:rsidRPr="001E1D9C">
        <w:rPr>
          <w:lang w:val="en-GB"/>
        </w:rPr>
        <w:t>arXiv</w:t>
      </w:r>
      <w:proofErr w:type="spellEnd"/>
      <w:r w:rsidRPr="001E1D9C">
        <w:rPr>
          <w:lang w:val="en-GB"/>
        </w:rPr>
        <w:t xml:space="preserve">, 10 </w:t>
      </w:r>
      <w:proofErr w:type="spellStart"/>
      <w:r w:rsidRPr="001E1D9C">
        <w:rPr>
          <w:lang w:val="en-GB"/>
        </w:rPr>
        <w:t>grudzień</w:t>
      </w:r>
      <w:proofErr w:type="spellEnd"/>
      <w:r w:rsidRPr="001E1D9C">
        <w:rPr>
          <w:lang w:val="en-GB"/>
        </w:rPr>
        <w:t xml:space="preserve"> 2015. https://doi.org/10.48550/arXiv.1512.03385.</w:t>
      </w:r>
    </w:p>
    <w:p w14:paraId="32495E27" w14:textId="77777777" w:rsidR="001E1D9C" w:rsidRPr="001E1D9C" w:rsidRDefault="001E1D9C" w:rsidP="001E1D9C">
      <w:pPr>
        <w:pStyle w:val="Bibliography"/>
        <w:rPr>
          <w:lang w:val="en-GB"/>
        </w:rPr>
      </w:pPr>
      <w:r w:rsidRPr="001E1D9C">
        <w:rPr>
          <w:lang w:val="en-GB"/>
        </w:rPr>
        <w:lastRenderedPageBreak/>
        <w:t xml:space="preserve">Hubel, D. H., </w:t>
      </w:r>
      <w:proofErr w:type="spellStart"/>
      <w:r w:rsidRPr="001E1D9C">
        <w:rPr>
          <w:lang w:val="en-GB"/>
        </w:rPr>
        <w:t>i</w:t>
      </w:r>
      <w:proofErr w:type="spellEnd"/>
      <w:r w:rsidRPr="001E1D9C">
        <w:rPr>
          <w:lang w:val="en-GB"/>
        </w:rPr>
        <w:t xml:space="preserve"> T. N. Wiesel. „Receptive fields, binocular interaction and functional architecture in the cat’s visual cortex”. </w:t>
      </w:r>
      <w:r w:rsidRPr="001E1D9C">
        <w:rPr>
          <w:i/>
          <w:iCs/>
          <w:lang w:val="en-GB"/>
        </w:rPr>
        <w:t>The Journal of Physiology</w:t>
      </w:r>
      <w:r w:rsidRPr="001E1D9C">
        <w:rPr>
          <w:lang w:val="en-GB"/>
        </w:rPr>
        <w:t xml:space="preserve"> 160, nr 1 (</w:t>
      </w:r>
      <w:proofErr w:type="spellStart"/>
      <w:r w:rsidRPr="001E1D9C">
        <w:rPr>
          <w:lang w:val="en-GB"/>
        </w:rPr>
        <w:t>styczeń</w:t>
      </w:r>
      <w:proofErr w:type="spellEnd"/>
      <w:r w:rsidRPr="001E1D9C">
        <w:rPr>
          <w:lang w:val="en-GB"/>
        </w:rPr>
        <w:t xml:space="preserve"> 1962): 106-154.2.</w:t>
      </w:r>
    </w:p>
    <w:p w14:paraId="43ADDDB4" w14:textId="77777777" w:rsidR="001E1D9C" w:rsidRPr="001E1D9C" w:rsidRDefault="001E1D9C" w:rsidP="001E1D9C">
      <w:pPr>
        <w:pStyle w:val="Bibliography"/>
        <w:rPr>
          <w:lang w:val="en-GB"/>
        </w:rPr>
      </w:pPr>
      <w:r w:rsidRPr="001E1D9C">
        <w:rPr>
          <w:lang w:val="en-GB"/>
        </w:rPr>
        <w:t xml:space="preserve">———. „Receptive fields of single neurones in the cat’s striate cortex”. </w:t>
      </w:r>
      <w:r w:rsidRPr="001E1D9C">
        <w:rPr>
          <w:i/>
          <w:iCs/>
          <w:lang w:val="en-GB"/>
        </w:rPr>
        <w:t>The Journal of Physiology</w:t>
      </w:r>
      <w:r w:rsidRPr="001E1D9C">
        <w:rPr>
          <w:lang w:val="en-GB"/>
        </w:rPr>
        <w:t xml:space="preserve"> 148, nr 3 (</w:t>
      </w:r>
      <w:proofErr w:type="spellStart"/>
      <w:r w:rsidRPr="001E1D9C">
        <w:rPr>
          <w:lang w:val="en-GB"/>
        </w:rPr>
        <w:t>październik</w:t>
      </w:r>
      <w:proofErr w:type="spellEnd"/>
      <w:r w:rsidRPr="001E1D9C">
        <w:rPr>
          <w:lang w:val="en-GB"/>
        </w:rPr>
        <w:t xml:space="preserve"> 1959): 574–91.</w:t>
      </w:r>
    </w:p>
    <w:p w14:paraId="271371E6" w14:textId="77777777" w:rsidR="001E1D9C" w:rsidRPr="001E1D9C" w:rsidRDefault="001E1D9C" w:rsidP="001E1D9C">
      <w:pPr>
        <w:rPr>
          <w:lang w:val="en-GB"/>
        </w:rPr>
      </w:pPr>
    </w:p>
    <w:p w14:paraId="001F0C93" w14:textId="77777777" w:rsidR="001E1D9C" w:rsidRPr="001E1D9C" w:rsidRDefault="001E1D9C" w:rsidP="001E1D9C">
      <w:pPr>
        <w:pStyle w:val="Bibliography"/>
        <w:rPr>
          <w:lang w:val="en-GB"/>
        </w:rPr>
      </w:pPr>
      <w:proofErr w:type="spellStart"/>
      <w:r w:rsidRPr="001E1D9C">
        <w:rPr>
          <w:lang w:val="en-GB"/>
        </w:rPr>
        <w:t>Krizhevsky</w:t>
      </w:r>
      <w:proofErr w:type="spellEnd"/>
      <w:r w:rsidRPr="001E1D9C">
        <w:rPr>
          <w:lang w:val="en-GB"/>
        </w:rPr>
        <w:t xml:space="preserve">, Alex, Ilya </w:t>
      </w:r>
      <w:proofErr w:type="spellStart"/>
      <w:r w:rsidRPr="001E1D9C">
        <w:rPr>
          <w:lang w:val="en-GB"/>
        </w:rPr>
        <w:t>Sutskever</w:t>
      </w:r>
      <w:proofErr w:type="spellEnd"/>
      <w:r w:rsidRPr="001E1D9C">
        <w:rPr>
          <w:lang w:val="en-GB"/>
        </w:rPr>
        <w:t xml:space="preserve">, </w:t>
      </w:r>
      <w:proofErr w:type="spellStart"/>
      <w:r w:rsidRPr="001E1D9C">
        <w:rPr>
          <w:lang w:val="en-GB"/>
        </w:rPr>
        <w:t>i</w:t>
      </w:r>
      <w:proofErr w:type="spellEnd"/>
      <w:r w:rsidRPr="001E1D9C">
        <w:rPr>
          <w:lang w:val="en-GB"/>
        </w:rPr>
        <w:t xml:space="preserve"> Geoffrey E Hinton. „ImageNet Classification with Deep Convolutional Neural Networks”. W </w:t>
      </w:r>
      <w:r w:rsidRPr="001E1D9C">
        <w:rPr>
          <w:i/>
          <w:iCs/>
          <w:lang w:val="en-GB"/>
        </w:rPr>
        <w:t>Advances in Neural Information Processing Systems</w:t>
      </w:r>
      <w:r w:rsidRPr="001E1D9C">
        <w:rPr>
          <w:lang w:val="en-GB"/>
        </w:rPr>
        <w:t>, T. 25. Curran Associates, Inc., 2012. https://proceedings.neurips.cc/paper/2012/hash/c399862d3b9d6b76c8436e924a68c45b-Abstract.html.</w:t>
      </w:r>
    </w:p>
    <w:p w14:paraId="568AB6D0" w14:textId="77777777" w:rsidR="001E1D9C" w:rsidRPr="001E1D9C" w:rsidRDefault="001E1D9C" w:rsidP="001E1D9C">
      <w:pPr>
        <w:rPr>
          <w:lang w:val="en-GB"/>
        </w:rPr>
      </w:pPr>
    </w:p>
    <w:p w14:paraId="42321022" w14:textId="77777777" w:rsidR="001E1D9C" w:rsidRPr="001E1D9C" w:rsidRDefault="001E1D9C" w:rsidP="001E1D9C">
      <w:pPr>
        <w:pStyle w:val="Bibliography"/>
        <w:rPr>
          <w:lang w:val="en-GB"/>
        </w:rPr>
      </w:pPr>
      <w:r w:rsidRPr="001E1D9C">
        <w:rPr>
          <w:lang w:val="en-GB"/>
        </w:rPr>
        <w:t xml:space="preserve">Krogh, Anders. „What Are Artificial Neural Networks?” </w:t>
      </w:r>
      <w:r w:rsidRPr="001E1D9C">
        <w:rPr>
          <w:i/>
          <w:iCs/>
          <w:lang w:val="en-GB"/>
        </w:rPr>
        <w:t>Nature Biotechnology</w:t>
      </w:r>
      <w:r w:rsidRPr="001E1D9C">
        <w:rPr>
          <w:lang w:val="en-GB"/>
        </w:rPr>
        <w:t xml:space="preserve"> 26, nr 2 (</w:t>
      </w:r>
      <w:proofErr w:type="spellStart"/>
      <w:r w:rsidRPr="001E1D9C">
        <w:rPr>
          <w:lang w:val="en-GB"/>
        </w:rPr>
        <w:t>luty</w:t>
      </w:r>
      <w:proofErr w:type="spellEnd"/>
      <w:r w:rsidRPr="001E1D9C">
        <w:rPr>
          <w:lang w:val="en-GB"/>
        </w:rPr>
        <w:t xml:space="preserve"> 2008): 195–97. https://doi.org/10.1038/nbt1386.</w:t>
      </w:r>
    </w:p>
    <w:p w14:paraId="2BB10EF7" w14:textId="77777777" w:rsidR="001E1D9C" w:rsidRPr="001E1D9C" w:rsidRDefault="001E1D9C" w:rsidP="001E1D9C">
      <w:pPr>
        <w:rPr>
          <w:lang w:val="en-GB"/>
        </w:rPr>
      </w:pPr>
    </w:p>
    <w:p w14:paraId="15A1D30E" w14:textId="77777777" w:rsidR="001E1D9C" w:rsidRPr="001E1D9C" w:rsidRDefault="001E1D9C" w:rsidP="001E1D9C">
      <w:pPr>
        <w:pStyle w:val="Bibliography"/>
        <w:rPr>
          <w:lang w:val="en-GB"/>
        </w:rPr>
      </w:pPr>
      <w:r w:rsidRPr="001E1D9C">
        <w:rPr>
          <w:lang w:val="en-GB"/>
        </w:rPr>
        <w:t xml:space="preserve">Lay, M. G. „HISTORY OF TRAFFIC SIGNS. IN: THE HUMAN FACTORS OF TRANSPORT SIGNS”. </w:t>
      </w:r>
      <w:r w:rsidRPr="001E1D9C">
        <w:rPr>
          <w:i/>
          <w:iCs/>
          <w:lang w:val="en-GB"/>
        </w:rPr>
        <w:t>Publication of: CRC Press LLC</w:t>
      </w:r>
      <w:r w:rsidRPr="001E1D9C">
        <w:rPr>
          <w:lang w:val="en-GB"/>
        </w:rPr>
        <w:t>, 2004. https://trid.trb.org/view/702336.</w:t>
      </w:r>
    </w:p>
    <w:p w14:paraId="596B0517" w14:textId="77777777" w:rsidR="001E1D9C" w:rsidRPr="001E1D9C" w:rsidRDefault="001E1D9C" w:rsidP="001E1D9C">
      <w:pPr>
        <w:rPr>
          <w:lang w:val="en-GB"/>
        </w:rPr>
      </w:pPr>
    </w:p>
    <w:p w14:paraId="7C2A74C2" w14:textId="77777777" w:rsidR="001E1D9C" w:rsidRPr="001E1D9C" w:rsidRDefault="001E1D9C" w:rsidP="001E1D9C">
      <w:pPr>
        <w:pStyle w:val="Bibliography"/>
        <w:rPr>
          <w:lang w:val="en-GB"/>
        </w:rPr>
      </w:pPr>
      <w:proofErr w:type="spellStart"/>
      <w:r w:rsidRPr="001E1D9C">
        <w:rPr>
          <w:lang w:val="en-GB"/>
        </w:rPr>
        <w:t>LeCun</w:t>
      </w:r>
      <w:proofErr w:type="spellEnd"/>
      <w:r w:rsidRPr="001E1D9C">
        <w:rPr>
          <w:lang w:val="en-GB"/>
        </w:rPr>
        <w:t xml:space="preserve">, Y., B. Boser, J. S. Denker, D. Henderson, R. E. Howard, W. Hubbard, </w:t>
      </w:r>
      <w:proofErr w:type="spellStart"/>
      <w:r w:rsidRPr="001E1D9C">
        <w:rPr>
          <w:lang w:val="en-GB"/>
        </w:rPr>
        <w:t>i</w:t>
      </w:r>
      <w:proofErr w:type="spellEnd"/>
      <w:r w:rsidRPr="001E1D9C">
        <w:rPr>
          <w:lang w:val="en-GB"/>
        </w:rPr>
        <w:t xml:space="preserve"> L. D. Jackel. „Backpropagation Applied to Handwritten Zip Code Recognition”. </w:t>
      </w:r>
      <w:r w:rsidRPr="001E1D9C">
        <w:rPr>
          <w:i/>
          <w:iCs/>
          <w:lang w:val="en-GB"/>
        </w:rPr>
        <w:t>Neural Computation</w:t>
      </w:r>
      <w:r w:rsidRPr="001E1D9C">
        <w:rPr>
          <w:lang w:val="en-GB"/>
        </w:rPr>
        <w:t xml:space="preserve"> 1, nr 4 (</w:t>
      </w:r>
      <w:proofErr w:type="spellStart"/>
      <w:r w:rsidRPr="001E1D9C">
        <w:rPr>
          <w:lang w:val="en-GB"/>
        </w:rPr>
        <w:t>grudzień</w:t>
      </w:r>
      <w:proofErr w:type="spellEnd"/>
      <w:r w:rsidRPr="001E1D9C">
        <w:rPr>
          <w:lang w:val="en-GB"/>
        </w:rPr>
        <w:t xml:space="preserve"> 1989): 541–51. https://doi.org/10.1162/neco.1989.1.4.541.</w:t>
      </w:r>
    </w:p>
    <w:p w14:paraId="50897B9C" w14:textId="77777777" w:rsidR="001E1D9C" w:rsidRPr="001E1D9C" w:rsidRDefault="001E1D9C" w:rsidP="001E1D9C">
      <w:pPr>
        <w:rPr>
          <w:lang w:val="en-GB"/>
        </w:rPr>
      </w:pPr>
    </w:p>
    <w:p w14:paraId="03CE2AEB" w14:textId="77777777" w:rsidR="001E1D9C" w:rsidRPr="001E1D9C" w:rsidRDefault="001E1D9C" w:rsidP="001E1D9C">
      <w:pPr>
        <w:pStyle w:val="Bibliography"/>
        <w:rPr>
          <w:lang w:val="en-GB"/>
        </w:rPr>
      </w:pPr>
      <w:r w:rsidRPr="001E1D9C">
        <w:rPr>
          <w:lang w:val="en-GB"/>
        </w:rPr>
        <w:t xml:space="preserve">Lowe, D.G. „Object recognition from local scale-invariant features”. W </w:t>
      </w:r>
      <w:r w:rsidRPr="001E1D9C">
        <w:rPr>
          <w:i/>
          <w:iCs/>
          <w:lang w:val="en-GB"/>
        </w:rPr>
        <w:t>Proceedings of the Seventh IEEE International Conference on Computer Vision</w:t>
      </w:r>
      <w:r w:rsidRPr="001E1D9C">
        <w:rPr>
          <w:lang w:val="en-GB"/>
        </w:rPr>
        <w:t>, 2:1150–57 t.2, 1999. https://doi.org/10.1109/ICCV.1999.790410.</w:t>
      </w:r>
    </w:p>
    <w:p w14:paraId="56FCAB67" w14:textId="77777777" w:rsidR="001E1D9C" w:rsidRPr="001E1D9C" w:rsidRDefault="001E1D9C" w:rsidP="001E1D9C">
      <w:pPr>
        <w:rPr>
          <w:lang w:val="en-GB"/>
        </w:rPr>
      </w:pPr>
    </w:p>
    <w:p w14:paraId="17513757" w14:textId="77777777" w:rsidR="001E1D9C" w:rsidRPr="001E1D9C" w:rsidRDefault="001E1D9C" w:rsidP="001E1D9C">
      <w:pPr>
        <w:pStyle w:val="Bibliography"/>
        <w:rPr>
          <w:lang w:val="en-GB"/>
        </w:rPr>
      </w:pPr>
      <w:r w:rsidRPr="001E1D9C">
        <w:rPr>
          <w:lang w:val="en-GB"/>
        </w:rPr>
        <w:t>Oh, Kyoung-</w:t>
      </w:r>
      <w:proofErr w:type="spellStart"/>
      <w:r w:rsidRPr="001E1D9C">
        <w:rPr>
          <w:lang w:val="en-GB"/>
        </w:rPr>
        <w:t>Su</w:t>
      </w:r>
      <w:proofErr w:type="spellEnd"/>
      <w:r w:rsidRPr="001E1D9C">
        <w:rPr>
          <w:lang w:val="en-GB"/>
        </w:rPr>
        <w:t xml:space="preserve">, </w:t>
      </w:r>
      <w:proofErr w:type="spellStart"/>
      <w:r w:rsidRPr="001E1D9C">
        <w:rPr>
          <w:lang w:val="en-GB"/>
        </w:rPr>
        <w:t>i</w:t>
      </w:r>
      <w:proofErr w:type="spellEnd"/>
      <w:r w:rsidRPr="001E1D9C">
        <w:rPr>
          <w:lang w:val="en-GB"/>
        </w:rPr>
        <w:t xml:space="preserve"> </w:t>
      </w:r>
      <w:proofErr w:type="spellStart"/>
      <w:r w:rsidRPr="001E1D9C">
        <w:rPr>
          <w:lang w:val="en-GB"/>
        </w:rPr>
        <w:t>Keechul</w:t>
      </w:r>
      <w:proofErr w:type="spellEnd"/>
      <w:r w:rsidRPr="001E1D9C">
        <w:rPr>
          <w:lang w:val="en-GB"/>
        </w:rPr>
        <w:t xml:space="preserve"> Jung. „GPU Implementation of Neural Networks”. </w:t>
      </w:r>
      <w:r w:rsidRPr="001E1D9C">
        <w:rPr>
          <w:i/>
          <w:iCs/>
          <w:lang w:val="en-GB"/>
        </w:rPr>
        <w:t>Pattern Recognition</w:t>
      </w:r>
      <w:r w:rsidRPr="001E1D9C">
        <w:rPr>
          <w:lang w:val="en-GB"/>
        </w:rPr>
        <w:t xml:space="preserve"> 37, nr 6 (</w:t>
      </w:r>
      <w:proofErr w:type="spellStart"/>
      <w:r w:rsidRPr="001E1D9C">
        <w:rPr>
          <w:lang w:val="en-GB"/>
        </w:rPr>
        <w:t>czerwiec</w:t>
      </w:r>
      <w:proofErr w:type="spellEnd"/>
      <w:r w:rsidRPr="001E1D9C">
        <w:rPr>
          <w:lang w:val="en-GB"/>
        </w:rPr>
        <w:t xml:space="preserve"> 2004): 1311–14. https://doi.org/10.1016/j.patcog.2004.01.013.</w:t>
      </w:r>
    </w:p>
    <w:p w14:paraId="122DC527" w14:textId="77777777" w:rsidR="001E1D9C" w:rsidRPr="001E1D9C" w:rsidRDefault="001E1D9C" w:rsidP="001E1D9C">
      <w:pPr>
        <w:rPr>
          <w:lang w:val="en-GB"/>
        </w:rPr>
      </w:pPr>
    </w:p>
    <w:p w14:paraId="21C4C067" w14:textId="77777777" w:rsidR="001E1D9C" w:rsidRPr="001E1D9C" w:rsidRDefault="001E1D9C" w:rsidP="001E1D9C">
      <w:pPr>
        <w:pStyle w:val="Bibliography"/>
        <w:rPr>
          <w:lang w:val="en-GB"/>
        </w:rPr>
      </w:pPr>
      <w:proofErr w:type="spellStart"/>
      <w:r w:rsidRPr="001E1D9C">
        <w:rPr>
          <w:lang w:val="en-GB"/>
        </w:rPr>
        <w:t>Papert</w:t>
      </w:r>
      <w:proofErr w:type="spellEnd"/>
      <w:r w:rsidRPr="001E1D9C">
        <w:rPr>
          <w:lang w:val="en-GB"/>
        </w:rPr>
        <w:t xml:space="preserve">, Seymour A. „The Summer Vision Project”, 1 </w:t>
      </w:r>
      <w:proofErr w:type="spellStart"/>
      <w:r w:rsidRPr="001E1D9C">
        <w:rPr>
          <w:lang w:val="en-GB"/>
        </w:rPr>
        <w:t>lipiec</w:t>
      </w:r>
      <w:proofErr w:type="spellEnd"/>
      <w:r w:rsidRPr="001E1D9C">
        <w:rPr>
          <w:lang w:val="en-GB"/>
        </w:rPr>
        <w:t xml:space="preserve"> 1966. https://dspace.mit.edu/handle/1721.1/6125.</w:t>
      </w:r>
    </w:p>
    <w:p w14:paraId="3E26A921" w14:textId="77777777" w:rsidR="001E1D9C" w:rsidRPr="001E1D9C" w:rsidRDefault="001E1D9C" w:rsidP="001E1D9C">
      <w:pPr>
        <w:rPr>
          <w:lang w:val="en-GB"/>
        </w:rPr>
      </w:pPr>
    </w:p>
    <w:p w14:paraId="1415E0F3" w14:textId="77777777" w:rsidR="001E1D9C" w:rsidRPr="001E1D9C" w:rsidRDefault="001E1D9C" w:rsidP="001E1D9C">
      <w:pPr>
        <w:pStyle w:val="Bibliography"/>
        <w:rPr>
          <w:lang w:val="en-GB"/>
        </w:rPr>
      </w:pPr>
      <w:r w:rsidRPr="001E1D9C">
        <w:rPr>
          <w:lang w:val="en-GB"/>
        </w:rPr>
        <w:t xml:space="preserve">Peden, M. M., </w:t>
      </w:r>
      <w:proofErr w:type="spellStart"/>
      <w:r w:rsidRPr="001E1D9C">
        <w:rPr>
          <w:lang w:val="en-GB"/>
        </w:rPr>
        <w:t>i</w:t>
      </w:r>
      <w:proofErr w:type="spellEnd"/>
      <w:r w:rsidRPr="001E1D9C">
        <w:rPr>
          <w:lang w:val="en-GB"/>
        </w:rPr>
        <w:t xml:space="preserve"> World Health Organization, red. </w:t>
      </w:r>
      <w:r w:rsidRPr="001E1D9C">
        <w:rPr>
          <w:i/>
          <w:iCs/>
          <w:lang w:val="en-GB"/>
        </w:rPr>
        <w:t>World Report on Road Traffic Injury Prevention</w:t>
      </w:r>
      <w:r w:rsidRPr="001E1D9C">
        <w:rPr>
          <w:lang w:val="en-GB"/>
        </w:rPr>
        <w:t>. Geneva: World Health Organization, 2004.</w:t>
      </w:r>
    </w:p>
    <w:p w14:paraId="02A5D500" w14:textId="77777777" w:rsidR="001E1D9C" w:rsidRPr="001E1D9C" w:rsidRDefault="001E1D9C" w:rsidP="001E1D9C">
      <w:pPr>
        <w:rPr>
          <w:lang w:val="en-GB"/>
        </w:rPr>
      </w:pPr>
    </w:p>
    <w:p w14:paraId="2663803A" w14:textId="77777777" w:rsidR="001E1D9C" w:rsidRPr="001E1D9C" w:rsidRDefault="001E1D9C" w:rsidP="001E1D9C">
      <w:pPr>
        <w:pStyle w:val="Bibliography"/>
        <w:rPr>
          <w:lang w:val="en-GB"/>
        </w:rPr>
      </w:pPr>
      <w:proofErr w:type="spellStart"/>
      <w:r w:rsidRPr="001E1D9C">
        <w:rPr>
          <w:lang w:val="en-GB"/>
        </w:rPr>
        <w:t>Priese</w:t>
      </w:r>
      <w:proofErr w:type="spellEnd"/>
      <w:r w:rsidRPr="001E1D9C">
        <w:rPr>
          <w:lang w:val="en-GB"/>
        </w:rPr>
        <w:t xml:space="preserve">, L., J. Klieber, R. </w:t>
      </w:r>
      <w:proofErr w:type="spellStart"/>
      <w:r w:rsidRPr="001E1D9C">
        <w:rPr>
          <w:lang w:val="en-GB"/>
        </w:rPr>
        <w:t>Lakmann</w:t>
      </w:r>
      <w:proofErr w:type="spellEnd"/>
      <w:r w:rsidRPr="001E1D9C">
        <w:rPr>
          <w:lang w:val="en-GB"/>
        </w:rPr>
        <w:t xml:space="preserve">, V. </w:t>
      </w:r>
      <w:proofErr w:type="spellStart"/>
      <w:r w:rsidRPr="001E1D9C">
        <w:rPr>
          <w:lang w:val="en-GB"/>
        </w:rPr>
        <w:t>Rehrmann</w:t>
      </w:r>
      <w:proofErr w:type="spellEnd"/>
      <w:r w:rsidRPr="001E1D9C">
        <w:rPr>
          <w:lang w:val="en-GB"/>
        </w:rPr>
        <w:t xml:space="preserve">, </w:t>
      </w:r>
      <w:proofErr w:type="spellStart"/>
      <w:r w:rsidRPr="001E1D9C">
        <w:rPr>
          <w:lang w:val="en-GB"/>
        </w:rPr>
        <w:t>i</w:t>
      </w:r>
      <w:proofErr w:type="spellEnd"/>
      <w:r w:rsidRPr="001E1D9C">
        <w:rPr>
          <w:lang w:val="en-GB"/>
        </w:rPr>
        <w:t xml:space="preserve"> R. </w:t>
      </w:r>
      <w:proofErr w:type="spellStart"/>
      <w:r w:rsidRPr="001E1D9C">
        <w:rPr>
          <w:lang w:val="en-GB"/>
        </w:rPr>
        <w:t>Schian</w:t>
      </w:r>
      <w:proofErr w:type="spellEnd"/>
      <w:r w:rsidRPr="001E1D9C">
        <w:rPr>
          <w:lang w:val="en-GB"/>
        </w:rPr>
        <w:t xml:space="preserve">. „New results on traffic sign recognition”. W </w:t>
      </w:r>
      <w:r w:rsidRPr="001E1D9C">
        <w:rPr>
          <w:i/>
          <w:iCs/>
          <w:lang w:val="en-GB"/>
        </w:rPr>
        <w:t>Proceedings of the Intelligent Vehicles ’94 Symposium</w:t>
      </w:r>
      <w:r w:rsidRPr="001E1D9C">
        <w:rPr>
          <w:lang w:val="en-GB"/>
        </w:rPr>
        <w:t>, 249–54. Paris, France: IEEE, 1994. https://doi.org/10.1109/IVS.1994.639514.</w:t>
      </w:r>
    </w:p>
    <w:p w14:paraId="3F98146D" w14:textId="77777777" w:rsidR="001E1D9C" w:rsidRPr="001E1D9C" w:rsidRDefault="001E1D9C" w:rsidP="001E1D9C">
      <w:pPr>
        <w:rPr>
          <w:lang w:val="en-GB"/>
        </w:rPr>
      </w:pPr>
    </w:p>
    <w:p w14:paraId="523B0284" w14:textId="77777777" w:rsidR="001E1D9C" w:rsidRPr="001E1D9C" w:rsidRDefault="001E1D9C" w:rsidP="001E1D9C">
      <w:pPr>
        <w:pStyle w:val="Bibliography"/>
        <w:rPr>
          <w:lang w:val="en-GB"/>
        </w:rPr>
      </w:pPr>
      <w:r w:rsidRPr="001E1D9C">
        <w:rPr>
          <w:lang w:val="en-GB"/>
        </w:rPr>
        <w:t>Roberts, Lawrence G. „Machine Perception of Three-Dimensional Solids”. Thesis, Massachusetts Institute of Technology, 1963. https://dspace.mit.edu/handle/1721.1/11589.</w:t>
      </w:r>
    </w:p>
    <w:p w14:paraId="68C99948" w14:textId="77777777" w:rsidR="001E1D9C" w:rsidRPr="001E1D9C" w:rsidRDefault="001E1D9C" w:rsidP="001E1D9C">
      <w:pPr>
        <w:rPr>
          <w:lang w:val="en-GB"/>
        </w:rPr>
      </w:pPr>
    </w:p>
    <w:p w14:paraId="3CDC6CCD" w14:textId="77777777" w:rsidR="001E1D9C" w:rsidRPr="001E1D9C" w:rsidRDefault="001E1D9C" w:rsidP="001E1D9C">
      <w:pPr>
        <w:pStyle w:val="Bibliography"/>
        <w:rPr>
          <w:lang w:val="en-GB"/>
        </w:rPr>
      </w:pPr>
      <w:r w:rsidRPr="001E1D9C">
        <w:rPr>
          <w:lang w:val="en-GB"/>
        </w:rPr>
        <w:t xml:space="preserve">Stallkamp, Johannes, Marc </w:t>
      </w:r>
      <w:proofErr w:type="spellStart"/>
      <w:r w:rsidRPr="001E1D9C">
        <w:rPr>
          <w:lang w:val="en-GB"/>
        </w:rPr>
        <w:t>Schlipsing</w:t>
      </w:r>
      <w:proofErr w:type="spellEnd"/>
      <w:r w:rsidRPr="001E1D9C">
        <w:rPr>
          <w:lang w:val="en-GB"/>
        </w:rPr>
        <w:t xml:space="preserve">, Jan Salmen, </w:t>
      </w:r>
      <w:proofErr w:type="spellStart"/>
      <w:r w:rsidRPr="001E1D9C">
        <w:rPr>
          <w:lang w:val="en-GB"/>
        </w:rPr>
        <w:t>i</w:t>
      </w:r>
      <w:proofErr w:type="spellEnd"/>
      <w:r w:rsidRPr="001E1D9C">
        <w:rPr>
          <w:lang w:val="en-GB"/>
        </w:rPr>
        <w:t xml:space="preserve"> Christian Igel. „The German Traffic Sign Recognition Benchmark: A multi-class classification competition”. W </w:t>
      </w:r>
      <w:r w:rsidRPr="001E1D9C">
        <w:rPr>
          <w:i/>
          <w:iCs/>
          <w:lang w:val="en-GB"/>
        </w:rPr>
        <w:t xml:space="preserve">The </w:t>
      </w:r>
      <w:r w:rsidRPr="001E1D9C">
        <w:rPr>
          <w:i/>
          <w:iCs/>
          <w:lang w:val="en-GB"/>
        </w:rPr>
        <w:lastRenderedPageBreak/>
        <w:t>2011 International Joint Conference on Neural Networks</w:t>
      </w:r>
      <w:r w:rsidRPr="001E1D9C">
        <w:rPr>
          <w:lang w:val="en-GB"/>
        </w:rPr>
        <w:t>, 1453–60, 2011. https://doi.org/10.1109/IJCNN.2011.6033395.</w:t>
      </w:r>
    </w:p>
    <w:p w14:paraId="3D2D0747" w14:textId="77777777" w:rsidR="001E1D9C" w:rsidRPr="001E1D9C" w:rsidRDefault="001E1D9C" w:rsidP="001E1D9C">
      <w:pPr>
        <w:rPr>
          <w:lang w:val="en-GB"/>
        </w:rPr>
      </w:pPr>
    </w:p>
    <w:p w14:paraId="6F46CF0F" w14:textId="77777777" w:rsidR="001E1D9C" w:rsidRPr="001E1D9C" w:rsidRDefault="001E1D9C" w:rsidP="001E1D9C">
      <w:pPr>
        <w:pStyle w:val="Bibliography"/>
        <w:rPr>
          <w:lang w:val="en-GB"/>
        </w:rPr>
      </w:pPr>
      <w:r w:rsidRPr="001E1D9C">
        <w:rPr>
          <w:lang w:val="en-GB"/>
        </w:rPr>
        <w:t xml:space="preserve">Viola, P., </w:t>
      </w:r>
      <w:proofErr w:type="spellStart"/>
      <w:r w:rsidRPr="001E1D9C">
        <w:rPr>
          <w:lang w:val="en-GB"/>
        </w:rPr>
        <w:t>i</w:t>
      </w:r>
      <w:proofErr w:type="spellEnd"/>
      <w:r w:rsidRPr="001E1D9C">
        <w:rPr>
          <w:lang w:val="en-GB"/>
        </w:rPr>
        <w:t xml:space="preserve"> M. Jones. „Rapid Object Detection Using a Boosted Cascade of Simple Features”. W </w:t>
      </w:r>
      <w:r w:rsidRPr="001E1D9C">
        <w:rPr>
          <w:i/>
          <w:iCs/>
          <w:lang w:val="en-GB"/>
        </w:rPr>
        <w:t>Proceedings of the 2001 IEEE Computer Society Conference on Computer Vision and Pattern Recognition. CVPR 2001</w:t>
      </w:r>
      <w:r w:rsidRPr="001E1D9C">
        <w:rPr>
          <w:lang w:val="en-GB"/>
        </w:rPr>
        <w:t xml:space="preserve">, </w:t>
      </w:r>
      <w:proofErr w:type="gramStart"/>
      <w:r w:rsidRPr="001E1D9C">
        <w:rPr>
          <w:lang w:val="en-GB"/>
        </w:rPr>
        <w:t>1:I</w:t>
      </w:r>
      <w:proofErr w:type="gramEnd"/>
      <w:r w:rsidRPr="001E1D9C">
        <w:rPr>
          <w:lang w:val="en-GB"/>
        </w:rPr>
        <w:t xml:space="preserve">-511-I–518. Kauai, HI, USA: IEEE </w:t>
      </w:r>
      <w:proofErr w:type="spellStart"/>
      <w:r w:rsidRPr="001E1D9C">
        <w:rPr>
          <w:lang w:val="en-GB"/>
        </w:rPr>
        <w:t>Comput</w:t>
      </w:r>
      <w:proofErr w:type="spellEnd"/>
      <w:r w:rsidRPr="001E1D9C">
        <w:rPr>
          <w:lang w:val="en-GB"/>
        </w:rPr>
        <w:t>. Soc, 2001. https://doi.org/10.1109/CVPR.2001.990517.</w:t>
      </w:r>
    </w:p>
    <w:p w14:paraId="6C8ABA00" w14:textId="77777777" w:rsidR="001E1D9C" w:rsidRPr="001E1D9C" w:rsidRDefault="001E1D9C" w:rsidP="001E1D9C">
      <w:pPr>
        <w:rPr>
          <w:lang w:val="en-GB"/>
        </w:rPr>
      </w:pPr>
    </w:p>
    <w:p w14:paraId="0A826372" w14:textId="77777777" w:rsidR="001E1D9C" w:rsidRPr="001E1D9C" w:rsidRDefault="001E1D9C" w:rsidP="001E1D9C">
      <w:pPr>
        <w:pStyle w:val="Bibliography"/>
        <w:rPr>
          <w:lang w:val="en-GB"/>
        </w:rPr>
      </w:pPr>
      <w:r w:rsidRPr="001E1D9C">
        <w:rPr>
          <w:lang w:val="en-GB"/>
        </w:rPr>
        <w:t xml:space="preserve">Waibel, A., T. Hanazawa, G. Hinton, K. </w:t>
      </w:r>
      <w:proofErr w:type="spellStart"/>
      <w:r w:rsidRPr="001E1D9C">
        <w:rPr>
          <w:lang w:val="en-GB"/>
        </w:rPr>
        <w:t>Shikano</w:t>
      </w:r>
      <w:proofErr w:type="spellEnd"/>
      <w:r w:rsidRPr="001E1D9C">
        <w:rPr>
          <w:lang w:val="en-GB"/>
        </w:rPr>
        <w:t xml:space="preserve">, </w:t>
      </w:r>
      <w:proofErr w:type="spellStart"/>
      <w:r w:rsidRPr="001E1D9C">
        <w:rPr>
          <w:lang w:val="en-GB"/>
        </w:rPr>
        <w:t>i</w:t>
      </w:r>
      <w:proofErr w:type="spellEnd"/>
      <w:r w:rsidRPr="001E1D9C">
        <w:rPr>
          <w:lang w:val="en-GB"/>
        </w:rPr>
        <w:t xml:space="preserve"> K.J. Lang. „Phoneme recognition using time-delay neural networks”. </w:t>
      </w:r>
      <w:r w:rsidRPr="001E1D9C">
        <w:rPr>
          <w:i/>
          <w:iCs/>
          <w:lang w:val="en-GB"/>
        </w:rPr>
        <w:t>IEEE Transactions on Acoustics, Speech, and Signal Processing</w:t>
      </w:r>
      <w:r w:rsidRPr="001E1D9C">
        <w:rPr>
          <w:lang w:val="en-GB"/>
        </w:rPr>
        <w:t xml:space="preserve"> 37, nr 3 (</w:t>
      </w:r>
      <w:proofErr w:type="spellStart"/>
      <w:r w:rsidRPr="001E1D9C">
        <w:rPr>
          <w:lang w:val="en-GB"/>
        </w:rPr>
        <w:t>marzec</w:t>
      </w:r>
      <w:proofErr w:type="spellEnd"/>
      <w:r w:rsidRPr="001E1D9C">
        <w:rPr>
          <w:lang w:val="en-GB"/>
        </w:rPr>
        <w:t xml:space="preserve"> 1989): 328–39. https://doi.org/10.1109/29.21701.</w:t>
      </w:r>
    </w:p>
    <w:p w14:paraId="42293ED2" w14:textId="77777777" w:rsidR="001E1D9C" w:rsidRPr="001E1D9C" w:rsidRDefault="001E1D9C" w:rsidP="001E1D9C">
      <w:pPr>
        <w:rPr>
          <w:lang w:val="en-GB"/>
        </w:rPr>
      </w:pPr>
    </w:p>
    <w:p w14:paraId="472DBC98" w14:textId="77777777" w:rsidR="001E1D9C" w:rsidRPr="001E1D9C" w:rsidRDefault="001E1D9C" w:rsidP="001E1D9C">
      <w:pPr>
        <w:pStyle w:val="Bibliography"/>
        <w:rPr>
          <w:lang w:val="en-GB"/>
        </w:rPr>
      </w:pPr>
      <w:r w:rsidRPr="001E1D9C">
        <w:rPr>
          <w:lang w:val="en-GB"/>
        </w:rPr>
        <w:t xml:space="preserve">World Health Organization. </w:t>
      </w:r>
      <w:r w:rsidRPr="001E1D9C">
        <w:rPr>
          <w:i/>
          <w:iCs/>
          <w:lang w:val="en-GB"/>
        </w:rPr>
        <w:t>Global Status Report on Road Safety 2018: Supporting a Decade of Action</w:t>
      </w:r>
      <w:r w:rsidRPr="001E1D9C">
        <w:rPr>
          <w:lang w:val="en-GB"/>
        </w:rPr>
        <w:t>. Geneva, Switzerland: WHO, 2018.</w:t>
      </w:r>
    </w:p>
    <w:p w14:paraId="33DE6E6A" w14:textId="77777777" w:rsidR="001E1D9C" w:rsidRPr="001E1D9C" w:rsidRDefault="001E1D9C" w:rsidP="001E1D9C">
      <w:pPr>
        <w:rPr>
          <w:lang w:val="en-GB"/>
        </w:rPr>
      </w:pPr>
    </w:p>
    <w:p w14:paraId="40A8E531" w14:textId="77777777" w:rsidR="001E1D9C" w:rsidRPr="001E1D9C" w:rsidRDefault="001E1D9C" w:rsidP="001E1D9C">
      <w:pPr>
        <w:pStyle w:val="Bibliography"/>
      </w:pPr>
      <w:r w:rsidRPr="001E1D9C">
        <w:rPr>
          <w:lang w:val="en-GB"/>
        </w:rPr>
        <w:t xml:space="preserve">Yamaguchi, Kouichi, Kenji Sakamoto, Toshio Akabane, </w:t>
      </w:r>
      <w:proofErr w:type="spellStart"/>
      <w:r w:rsidRPr="001E1D9C">
        <w:rPr>
          <w:lang w:val="en-GB"/>
        </w:rPr>
        <w:t>i</w:t>
      </w:r>
      <w:proofErr w:type="spellEnd"/>
      <w:r w:rsidRPr="001E1D9C">
        <w:rPr>
          <w:lang w:val="en-GB"/>
        </w:rPr>
        <w:t xml:space="preserve"> </w:t>
      </w:r>
      <w:proofErr w:type="spellStart"/>
      <w:r w:rsidRPr="001E1D9C">
        <w:rPr>
          <w:lang w:val="en-GB"/>
        </w:rPr>
        <w:t>Yoshiji</w:t>
      </w:r>
      <w:proofErr w:type="spellEnd"/>
      <w:r w:rsidRPr="001E1D9C">
        <w:rPr>
          <w:lang w:val="en-GB"/>
        </w:rPr>
        <w:t xml:space="preserve"> Fujimoto. „A Neural Network for Speaker-Independent Isolated Word Recognition”. W </w:t>
      </w:r>
      <w:r w:rsidRPr="001E1D9C">
        <w:rPr>
          <w:i/>
          <w:iCs/>
          <w:lang w:val="en-GB"/>
        </w:rPr>
        <w:t>First International Conference on Spoken Language Processing (ICSLP 1990)</w:t>
      </w:r>
      <w:r w:rsidRPr="001E1D9C">
        <w:rPr>
          <w:lang w:val="en-GB"/>
        </w:rPr>
        <w:t xml:space="preserve">, 1077–80. </w:t>
      </w:r>
      <w:r w:rsidRPr="001E1D9C">
        <w:t>ISCA, 1990. https://doi.org/10.21437/ICSLP.1990-282.</w:t>
      </w:r>
    </w:p>
    <w:p w14:paraId="5F63B980" w14:textId="4FBDAF9A" w:rsidR="001F699B" w:rsidRPr="001F699B" w:rsidRDefault="001E1D9C" w:rsidP="001F699B">
      <w:pPr>
        <w:pStyle w:val="BodyText"/>
      </w:pPr>
      <w:r w:rsidRPr="001E1D9C">
        <w:fldChar w:fldCharType="end"/>
      </w:r>
    </w:p>
    <w:p w14:paraId="26BD77B7" w14:textId="77777777" w:rsidR="00B66FEA" w:rsidRDefault="00B66FEA" w:rsidP="00894D09">
      <w:pPr>
        <w:pStyle w:val="Header"/>
      </w:pPr>
      <w:r w:rsidRPr="007651B5">
        <w:br w:type="column"/>
      </w:r>
      <w:bookmarkStart w:id="45" w:name="_Toc134830681"/>
      <w:r>
        <w:lastRenderedPageBreak/>
        <w:t>Spis tabel</w:t>
      </w:r>
      <w:bookmarkEnd w:id="45"/>
    </w:p>
    <w:p w14:paraId="4DEC13C5" w14:textId="017D4B2D"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4967458" w:history="1">
        <w:r w:rsidR="003F3FC6" w:rsidRPr="00370587">
          <w:rPr>
            <w:rStyle w:val="Hyperlink"/>
            <w:noProof/>
          </w:rPr>
          <w:t>Tabela 1. Podsumowanie liczebności danych</w:t>
        </w:r>
        <w:r w:rsidR="003F3FC6">
          <w:rPr>
            <w:noProof/>
            <w:webHidden/>
          </w:rPr>
          <w:tab/>
        </w:r>
        <w:r w:rsidR="003F3FC6">
          <w:rPr>
            <w:noProof/>
            <w:webHidden/>
          </w:rPr>
          <w:fldChar w:fldCharType="begin"/>
        </w:r>
        <w:r w:rsidR="003F3FC6">
          <w:rPr>
            <w:noProof/>
            <w:webHidden/>
          </w:rPr>
          <w:instrText xml:space="preserve"> PAGEREF _Toc134967458 \h </w:instrText>
        </w:r>
        <w:r w:rsidR="003F3FC6">
          <w:rPr>
            <w:noProof/>
            <w:webHidden/>
          </w:rPr>
        </w:r>
        <w:r w:rsidR="003F3FC6">
          <w:rPr>
            <w:noProof/>
            <w:webHidden/>
          </w:rPr>
          <w:fldChar w:fldCharType="separate"/>
        </w:r>
        <w:r w:rsidR="003F3FC6">
          <w:rPr>
            <w:noProof/>
            <w:webHidden/>
          </w:rPr>
          <w:t>28</w:t>
        </w:r>
        <w:r w:rsidR="003F3FC6">
          <w:rPr>
            <w:noProof/>
            <w:webHidden/>
          </w:rPr>
          <w:fldChar w:fldCharType="end"/>
        </w:r>
      </w:hyperlink>
    </w:p>
    <w:p w14:paraId="74BF5B3C" w14:textId="7680A4B1"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59" w:history="1">
        <w:r w:rsidRPr="00370587">
          <w:rPr>
            <w:rStyle w:val="Hyperlink"/>
            <w:noProof/>
          </w:rPr>
          <w:t>Tabela 2. Raport klasyfikacyjny</w:t>
        </w:r>
        <w:r>
          <w:rPr>
            <w:noProof/>
            <w:webHidden/>
          </w:rPr>
          <w:tab/>
        </w:r>
        <w:r>
          <w:rPr>
            <w:noProof/>
            <w:webHidden/>
          </w:rPr>
          <w:fldChar w:fldCharType="begin"/>
        </w:r>
        <w:r>
          <w:rPr>
            <w:noProof/>
            <w:webHidden/>
          </w:rPr>
          <w:instrText xml:space="preserve"> PAGEREF _Toc134967459 \h </w:instrText>
        </w:r>
        <w:r>
          <w:rPr>
            <w:noProof/>
            <w:webHidden/>
          </w:rPr>
        </w:r>
        <w:r>
          <w:rPr>
            <w:noProof/>
            <w:webHidden/>
          </w:rPr>
          <w:fldChar w:fldCharType="separate"/>
        </w:r>
        <w:r>
          <w:rPr>
            <w:noProof/>
            <w:webHidden/>
          </w:rPr>
          <w:t>43</w:t>
        </w:r>
        <w:r>
          <w:rPr>
            <w:noProof/>
            <w:webHidden/>
          </w:rPr>
          <w:fldChar w:fldCharType="end"/>
        </w:r>
      </w:hyperlink>
    </w:p>
    <w:p w14:paraId="6C1BF180" w14:textId="63111BE8"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0" w:history="1">
        <w:r w:rsidRPr="00370587">
          <w:rPr>
            <w:rStyle w:val="Hyperlink"/>
            <w:noProof/>
          </w:rPr>
          <w:t>Tabela 3. Przykładowe rezultaty modeli</w:t>
        </w:r>
        <w:r>
          <w:rPr>
            <w:noProof/>
            <w:webHidden/>
          </w:rPr>
          <w:tab/>
        </w:r>
        <w:r>
          <w:rPr>
            <w:noProof/>
            <w:webHidden/>
          </w:rPr>
          <w:fldChar w:fldCharType="begin"/>
        </w:r>
        <w:r>
          <w:rPr>
            <w:noProof/>
            <w:webHidden/>
          </w:rPr>
          <w:instrText xml:space="preserve"> PAGEREF _Toc134967460 \h </w:instrText>
        </w:r>
        <w:r>
          <w:rPr>
            <w:noProof/>
            <w:webHidden/>
          </w:rPr>
        </w:r>
        <w:r>
          <w:rPr>
            <w:noProof/>
            <w:webHidden/>
          </w:rPr>
          <w:fldChar w:fldCharType="separate"/>
        </w:r>
        <w:r>
          <w:rPr>
            <w:noProof/>
            <w:webHidden/>
          </w:rPr>
          <w:t>48</w:t>
        </w:r>
        <w:r>
          <w:rPr>
            <w:noProof/>
            <w:webHidden/>
          </w:rPr>
          <w:fldChar w:fldCharType="end"/>
        </w:r>
      </w:hyperlink>
    </w:p>
    <w:p w14:paraId="33D6778D" w14:textId="070C9A23"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46" w:name="_Toc134830682"/>
      <w:r>
        <w:t>Spis rysunków</w:t>
      </w:r>
      <w:bookmarkEnd w:id="46"/>
    </w:p>
    <w:p w14:paraId="0E15925F" w14:textId="3777A2F1"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Rysunek" </w:instrText>
      </w:r>
      <w:r>
        <w:fldChar w:fldCharType="separate"/>
      </w:r>
      <w:hyperlink w:anchor="_Toc134967463" w:history="1">
        <w:r w:rsidR="003F3FC6" w:rsidRPr="00C70246">
          <w:rPr>
            <w:rStyle w:val="Hyperlink"/>
            <w:noProof/>
          </w:rPr>
          <w:t>Rysunek 1. Liczba prac związanych z detekcją i rozpoznawaniem znaków drogowych</w:t>
        </w:r>
        <w:r w:rsidR="003F3FC6">
          <w:rPr>
            <w:noProof/>
            <w:webHidden/>
          </w:rPr>
          <w:tab/>
        </w:r>
        <w:r w:rsidR="003F3FC6">
          <w:rPr>
            <w:noProof/>
            <w:webHidden/>
          </w:rPr>
          <w:fldChar w:fldCharType="begin"/>
        </w:r>
        <w:r w:rsidR="003F3FC6">
          <w:rPr>
            <w:noProof/>
            <w:webHidden/>
          </w:rPr>
          <w:instrText xml:space="preserve"> PAGEREF _Toc134967463 \h </w:instrText>
        </w:r>
        <w:r w:rsidR="003F3FC6">
          <w:rPr>
            <w:noProof/>
            <w:webHidden/>
          </w:rPr>
        </w:r>
        <w:r w:rsidR="003F3FC6">
          <w:rPr>
            <w:noProof/>
            <w:webHidden/>
          </w:rPr>
          <w:fldChar w:fldCharType="separate"/>
        </w:r>
        <w:r w:rsidR="003F3FC6">
          <w:rPr>
            <w:noProof/>
            <w:webHidden/>
          </w:rPr>
          <w:t>9</w:t>
        </w:r>
        <w:r w:rsidR="003F3FC6">
          <w:rPr>
            <w:noProof/>
            <w:webHidden/>
          </w:rPr>
          <w:fldChar w:fldCharType="end"/>
        </w:r>
      </w:hyperlink>
    </w:p>
    <w:p w14:paraId="6C9D0A18" w14:textId="407226AE"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4" w:history="1">
        <w:r w:rsidRPr="00C70246">
          <w:rPr>
            <w:rStyle w:val="Hyperlink"/>
            <w:noProof/>
          </w:rPr>
          <w:t>Rysunek 2. Liczba publikacji związanych z klasyfikacją znaków drogowych za pomocą sieci konwolucyjnych</w:t>
        </w:r>
        <w:r>
          <w:rPr>
            <w:noProof/>
            <w:webHidden/>
          </w:rPr>
          <w:tab/>
        </w:r>
        <w:r>
          <w:rPr>
            <w:noProof/>
            <w:webHidden/>
          </w:rPr>
          <w:fldChar w:fldCharType="begin"/>
        </w:r>
        <w:r>
          <w:rPr>
            <w:noProof/>
            <w:webHidden/>
          </w:rPr>
          <w:instrText xml:space="preserve"> PAGEREF _Toc134967464 \h </w:instrText>
        </w:r>
        <w:r>
          <w:rPr>
            <w:noProof/>
            <w:webHidden/>
          </w:rPr>
        </w:r>
        <w:r>
          <w:rPr>
            <w:noProof/>
            <w:webHidden/>
          </w:rPr>
          <w:fldChar w:fldCharType="separate"/>
        </w:r>
        <w:r>
          <w:rPr>
            <w:noProof/>
            <w:webHidden/>
          </w:rPr>
          <w:t>15</w:t>
        </w:r>
        <w:r>
          <w:rPr>
            <w:noProof/>
            <w:webHidden/>
          </w:rPr>
          <w:fldChar w:fldCharType="end"/>
        </w:r>
      </w:hyperlink>
    </w:p>
    <w:p w14:paraId="5F9934C6" w14:textId="2E204DAD"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5" w:history="1">
        <w:r w:rsidRPr="00C70246">
          <w:rPr>
            <w:rStyle w:val="Hyperlink"/>
            <w:noProof/>
          </w:rPr>
          <w:t>Rysunek 3. Architektura sieci DNN</w:t>
        </w:r>
        <w:r>
          <w:rPr>
            <w:noProof/>
            <w:webHidden/>
          </w:rPr>
          <w:tab/>
        </w:r>
        <w:r>
          <w:rPr>
            <w:noProof/>
            <w:webHidden/>
          </w:rPr>
          <w:fldChar w:fldCharType="begin"/>
        </w:r>
        <w:r>
          <w:rPr>
            <w:noProof/>
            <w:webHidden/>
          </w:rPr>
          <w:instrText xml:space="preserve"> PAGEREF _Toc134967465 \h </w:instrText>
        </w:r>
        <w:r>
          <w:rPr>
            <w:noProof/>
            <w:webHidden/>
          </w:rPr>
        </w:r>
        <w:r>
          <w:rPr>
            <w:noProof/>
            <w:webHidden/>
          </w:rPr>
          <w:fldChar w:fldCharType="separate"/>
        </w:r>
        <w:r>
          <w:rPr>
            <w:noProof/>
            <w:webHidden/>
          </w:rPr>
          <w:t>16</w:t>
        </w:r>
        <w:r>
          <w:rPr>
            <w:noProof/>
            <w:webHidden/>
          </w:rPr>
          <w:fldChar w:fldCharType="end"/>
        </w:r>
      </w:hyperlink>
    </w:p>
    <w:p w14:paraId="138A8C17" w14:textId="50BE1EBC"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6" w:history="1">
        <w:r w:rsidRPr="00C70246">
          <w:rPr>
            <w:rStyle w:val="Hyperlink"/>
            <w:noProof/>
          </w:rPr>
          <w:t>Rysunek 4. Architektura sieci CNN</w:t>
        </w:r>
        <w:r>
          <w:rPr>
            <w:noProof/>
            <w:webHidden/>
          </w:rPr>
          <w:tab/>
        </w:r>
        <w:r>
          <w:rPr>
            <w:noProof/>
            <w:webHidden/>
          </w:rPr>
          <w:fldChar w:fldCharType="begin"/>
        </w:r>
        <w:r>
          <w:rPr>
            <w:noProof/>
            <w:webHidden/>
          </w:rPr>
          <w:instrText xml:space="preserve"> PAGEREF _Toc134967466 \h </w:instrText>
        </w:r>
        <w:r>
          <w:rPr>
            <w:noProof/>
            <w:webHidden/>
          </w:rPr>
        </w:r>
        <w:r>
          <w:rPr>
            <w:noProof/>
            <w:webHidden/>
          </w:rPr>
          <w:fldChar w:fldCharType="separate"/>
        </w:r>
        <w:r>
          <w:rPr>
            <w:noProof/>
            <w:webHidden/>
          </w:rPr>
          <w:t>17</w:t>
        </w:r>
        <w:r>
          <w:rPr>
            <w:noProof/>
            <w:webHidden/>
          </w:rPr>
          <w:fldChar w:fldCharType="end"/>
        </w:r>
      </w:hyperlink>
    </w:p>
    <w:p w14:paraId="452D0102" w14:textId="41E971BF"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7" w:history="1">
        <w:r w:rsidRPr="00C70246">
          <w:rPr>
            <w:rStyle w:val="Hyperlink"/>
            <w:noProof/>
          </w:rPr>
          <w:t>Rysunek 5. Proponowana architektura sieci CNN do wykrywania znaków drogowych</w:t>
        </w:r>
        <w:r>
          <w:rPr>
            <w:noProof/>
            <w:webHidden/>
          </w:rPr>
          <w:tab/>
        </w:r>
        <w:r>
          <w:rPr>
            <w:noProof/>
            <w:webHidden/>
          </w:rPr>
          <w:fldChar w:fldCharType="begin"/>
        </w:r>
        <w:r>
          <w:rPr>
            <w:noProof/>
            <w:webHidden/>
          </w:rPr>
          <w:instrText xml:space="preserve"> PAGEREF _Toc134967467 \h </w:instrText>
        </w:r>
        <w:r>
          <w:rPr>
            <w:noProof/>
            <w:webHidden/>
          </w:rPr>
        </w:r>
        <w:r>
          <w:rPr>
            <w:noProof/>
            <w:webHidden/>
          </w:rPr>
          <w:fldChar w:fldCharType="separate"/>
        </w:r>
        <w:r>
          <w:rPr>
            <w:noProof/>
            <w:webHidden/>
          </w:rPr>
          <w:t>18</w:t>
        </w:r>
        <w:r>
          <w:rPr>
            <w:noProof/>
            <w:webHidden/>
          </w:rPr>
          <w:fldChar w:fldCharType="end"/>
        </w:r>
      </w:hyperlink>
    </w:p>
    <w:p w14:paraId="6A8C7B79" w14:textId="77C1E551"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8" w:history="1">
        <w:r w:rsidRPr="00C70246">
          <w:rPr>
            <w:rStyle w:val="Hyperlink"/>
            <w:noProof/>
          </w:rPr>
          <w:t>Rysunek 6. Proponowana architektura sieci CNN do klasyfikacji znaków drogowych</w:t>
        </w:r>
        <w:r>
          <w:rPr>
            <w:noProof/>
            <w:webHidden/>
          </w:rPr>
          <w:tab/>
        </w:r>
        <w:r>
          <w:rPr>
            <w:noProof/>
            <w:webHidden/>
          </w:rPr>
          <w:fldChar w:fldCharType="begin"/>
        </w:r>
        <w:r>
          <w:rPr>
            <w:noProof/>
            <w:webHidden/>
          </w:rPr>
          <w:instrText xml:space="preserve"> PAGEREF _Toc134967468 \h </w:instrText>
        </w:r>
        <w:r>
          <w:rPr>
            <w:noProof/>
            <w:webHidden/>
          </w:rPr>
        </w:r>
        <w:r>
          <w:rPr>
            <w:noProof/>
            <w:webHidden/>
          </w:rPr>
          <w:fldChar w:fldCharType="separate"/>
        </w:r>
        <w:r>
          <w:rPr>
            <w:noProof/>
            <w:webHidden/>
          </w:rPr>
          <w:t>18</w:t>
        </w:r>
        <w:r>
          <w:rPr>
            <w:noProof/>
            <w:webHidden/>
          </w:rPr>
          <w:fldChar w:fldCharType="end"/>
        </w:r>
      </w:hyperlink>
    </w:p>
    <w:p w14:paraId="2A69B151" w14:textId="3BD42D82"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9" w:history="1">
        <w:r w:rsidRPr="00C70246">
          <w:rPr>
            <w:rStyle w:val="Hyperlink"/>
            <w:noProof/>
          </w:rPr>
          <w:t>Rysunek 7. Sztuczny neuron i jego elementy</w:t>
        </w:r>
        <w:r>
          <w:rPr>
            <w:noProof/>
            <w:webHidden/>
          </w:rPr>
          <w:tab/>
        </w:r>
        <w:r>
          <w:rPr>
            <w:noProof/>
            <w:webHidden/>
          </w:rPr>
          <w:fldChar w:fldCharType="begin"/>
        </w:r>
        <w:r>
          <w:rPr>
            <w:noProof/>
            <w:webHidden/>
          </w:rPr>
          <w:instrText xml:space="preserve"> PAGEREF _Toc134967469 \h </w:instrText>
        </w:r>
        <w:r>
          <w:rPr>
            <w:noProof/>
            <w:webHidden/>
          </w:rPr>
        </w:r>
        <w:r>
          <w:rPr>
            <w:noProof/>
            <w:webHidden/>
          </w:rPr>
          <w:fldChar w:fldCharType="separate"/>
        </w:r>
        <w:r>
          <w:rPr>
            <w:noProof/>
            <w:webHidden/>
          </w:rPr>
          <w:t>21</w:t>
        </w:r>
        <w:r>
          <w:rPr>
            <w:noProof/>
            <w:webHidden/>
          </w:rPr>
          <w:fldChar w:fldCharType="end"/>
        </w:r>
      </w:hyperlink>
    </w:p>
    <w:p w14:paraId="33C43A88" w14:textId="1289C79F"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0" w:history="1">
        <w:r w:rsidRPr="00C70246">
          <w:rPr>
            <w:rStyle w:val="Hyperlink"/>
            <w:noProof/>
          </w:rPr>
          <w:t>Rysunek 8. Prosta wielowarstwowa sieć neuronowa typu feedforward</w:t>
        </w:r>
        <w:r>
          <w:rPr>
            <w:noProof/>
            <w:webHidden/>
          </w:rPr>
          <w:tab/>
        </w:r>
        <w:r>
          <w:rPr>
            <w:noProof/>
            <w:webHidden/>
          </w:rPr>
          <w:fldChar w:fldCharType="begin"/>
        </w:r>
        <w:r>
          <w:rPr>
            <w:noProof/>
            <w:webHidden/>
          </w:rPr>
          <w:instrText xml:space="preserve"> PAGEREF _Toc134967470 \h </w:instrText>
        </w:r>
        <w:r>
          <w:rPr>
            <w:noProof/>
            <w:webHidden/>
          </w:rPr>
        </w:r>
        <w:r>
          <w:rPr>
            <w:noProof/>
            <w:webHidden/>
          </w:rPr>
          <w:fldChar w:fldCharType="separate"/>
        </w:r>
        <w:r>
          <w:rPr>
            <w:noProof/>
            <w:webHidden/>
          </w:rPr>
          <w:t>22</w:t>
        </w:r>
        <w:r>
          <w:rPr>
            <w:noProof/>
            <w:webHidden/>
          </w:rPr>
          <w:fldChar w:fldCharType="end"/>
        </w:r>
      </w:hyperlink>
    </w:p>
    <w:p w14:paraId="0A063F89" w14:textId="47D358A5"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1" w:history="1">
        <w:r w:rsidRPr="00C70246">
          <w:rPr>
            <w:rStyle w:val="Hyperlink"/>
            <w:noProof/>
          </w:rPr>
          <w:t>Rysunek 9. Działanie warstwy konwolucyjnej</w:t>
        </w:r>
        <w:r>
          <w:rPr>
            <w:noProof/>
            <w:webHidden/>
          </w:rPr>
          <w:tab/>
        </w:r>
        <w:r>
          <w:rPr>
            <w:noProof/>
            <w:webHidden/>
          </w:rPr>
          <w:fldChar w:fldCharType="begin"/>
        </w:r>
        <w:r>
          <w:rPr>
            <w:noProof/>
            <w:webHidden/>
          </w:rPr>
          <w:instrText xml:space="preserve"> PAGEREF _Toc134967471 \h </w:instrText>
        </w:r>
        <w:r>
          <w:rPr>
            <w:noProof/>
            <w:webHidden/>
          </w:rPr>
        </w:r>
        <w:r>
          <w:rPr>
            <w:noProof/>
            <w:webHidden/>
          </w:rPr>
          <w:fldChar w:fldCharType="separate"/>
        </w:r>
        <w:r>
          <w:rPr>
            <w:noProof/>
            <w:webHidden/>
          </w:rPr>
          <w:t>24</w:t>
        </w:r>
        <w:r>
          <w:rPr>
            <w:noProof/>
            <w:webHidden/>
          </w:rPr>
          <w:fldChar w:fldCharType="end"/>
        </w:r>
      </w:hyperlink>
    </w:p>
    <w:p w14:paraId="2CC0333A" w14:textId="1AE64C3A"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2" w:history="1">
        <w:r w:rsidRPr="00C70246">
          <w:rPr>
            <w:rStyle w:val="Hyperlink"/>
            <w:noProof/>
          </w:rPr>
          <w:t>Rysunek 10. Działanie warstwy poolingu</w:t>
        </w:r>
        <w:r>
          <w:rPr>
            <w:noProof/>
            <w:webHidden/>
          </w:rPr>
          <w:tab/>
        </w:r>
        <w:r>
          <w:rPr>
            <w:noProof/>
            <w:webHidden/>
          </w:rPr>
          <w:fldChar w:fldCharType="begin"/>
        </w:r>
        <w:r>
          <w:rPr>
            <w:noProof/>
            <w:webHidden/>
          </w:rPr>
          <w:instrText xml:space="preserve"> PAGEREF _Toc134967472 \h </w:instrText>
        </w:r>
        <w:r>
          <w:rPr>
            <w:noProof/>
            <w:webHidden/>
          </w:rPr>
        </w:r>
        <w:r>
          <w:rPr>
            <w:noProof/>
            <w:webHidden/>
          </w:rPr>
          <w:fldChar w:fldCharType="separate"/>
        </w:r>
        <w:r>
          <w:rPr>
            <w:noProof/>
            <w:webHidden/>
          </w:rPr>
          <w:t>25</w:t>
        </w:r>
        <w:r>
          <w:rPr>
            <w:noProof/>
            <w:webHidden/>
          </w:rPr>
          <w:fldChar w:fldCharType="end"/>
        </w:r>
      </w:hyperlink>
    </w:p>
    <w:p w14:paraId="647A0458" w14:textId="1EDB4668"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3" w:history="1">
        <w:r w:rsidRPr="00C70246">
          <w:rPr>
            <w:rStyle w:val="Hyperlink"/>
            <w:noProof/>
          </w:rPr>
          <w:t>Rysunek 11. Przykładowe obrazy z treningowego zbioru danych</w:t>
        </w:r>
        <w:r>
          <w:rPr>
            <w:noProof/>
            <w:webHidden/>
          </w:rPr>
          <w:tab/>
        </w:r>
        <w:r>
          <w:rPr>
            <w:noProof/>
            <w:webHidden/>
          </w:rPr>
          <w:fldChar w:fldCharType="begin"/>
        </w:r>
        <w:r>
          <w:rPr>
            <w:noProof/>
            <w:webHidden/>
          </w:rPr>
          <w:instrText xml:space="preserve"> PAGEREF _Toc134967473 \h </w:instrText>
        </w:r>
        <w:r>
          <w:rPr>
            <w:noProof/>
            <w:webHidden/>
          </w:rPr>
        </w:r>
        <w:r>
          <w:rPr>
            <w:noProof/>
            <w:webHidden/>
          </w:rPr>
          <w:fldChar w:fldCharType="separate"/>
        </w:r>
        <w:r>
          <w:rPr>
            <w:noProof/>
            <w:webHidden/>
          </w:rPr>
          <w:t>29</w:t>
        </w:r>
        <w:r>
          <w:rPr>
            <w:noProof/>
            <w:webHidden/>
          </w:rPr>
          <w:fldChar w:fldCharType="end"/>
        </w:r>
      </w:hyperlink>
    </w:p>
    <w:p w14:paraId="3805A0BA" w14:textId="03DACC86"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4" w:history="1">
        <w:r w:rsidRPr="00C70246">
          <w:rPr>
            <w:rStyle w:val="Hyperlink"/>
            <w:noProof/>
          </w:rPr>
          <w:t>Rysunek 12. Rozkład klas w zbiorze treningowym</w:t>
        </w:r>
        <w:r>
          <w:rPr>
            <w:noProof/>
            <w:webHidden/>
          </w:rPr>
          <w:tab/>
        </w:r>
        <w:r>
          <w:rPr>
            <w:noProof/>
            <w:webHidden/>
          </w:rPr>
          <w:fldChar w:fldCharType="begin"/>
        </w:r>
        <w:r>
          <w:rPr>
            <w:noProof/>
            <w:webHidden/>
          </w:rPr>
          <w:instrText xml:space="preserve"> PAGEREF _Toc134967474 \h </w:instrText>
        </w:r>
        <w:r>
          <w:rPr>
            <w:noProof/>
            <w:webHidden/>
          </w:rPr>
        </w:r>
        <w:r>
          <w:rPr>
            <w:noProof/>
            <w:webHidden/>
          </w:rPr>
          <w:fldChar w:fldCharType="separate"/>
        </w:r>
        <w:r>
          <w:rPr>
            <w:noProof/>
            <w:webHidden/>
          </w:rPr>
          <w:t>30</w:t>
        </w:r>
        <w:r>
          <w:rPr>
            <w:noProof/>
            <w:webHidden/>
          </w:rPr>
          <w:fldChar w:fldCharType="end"/>
        </w:r>
      </w:hyperlink>
    </w:p>
    <w:p w14:paraId="4AF3C39B" w14:textId="7EC10DBA"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5" w:history="1">
        <w:r w:rsidRPr="00C70246">
          <w:rPr>
            <w:rStyle w:val="Hyperlink"/>
            <w:noProof/>
          </w:rPr>
          <w:t>Rysunek 13. Rozkład klas w zbiorze testowym</w:t>
        </w:r>
        <w:r>
          <w:rPr>
            <w:noProof/>
            <w:webHidden/>
          </w:rPr>
          <w:tab/>
        </w:r>
        <w:r>
          <w:rPr>
            <w:noProof/>
            <w:webHidden/>
          </w:rPr>
          <w:fldChar w:fldCharType="begin"/>
        </w:r>
        <w:r>
          <w:rPr>
            <w:noProof/>
            <w:webHidden/>
          </w:rPr>
          <w:instrText xml:space="preserve"> PAGEREF _Toc134967475 \h </w:instrText>
        </w:r>
        <w:r>
          <w:rPr>
            <w:noProof/>
            <w:webHidden/>
          </w:rPr>
        </w:r>
        <w:r>
          <w:rPr>
            <w:noProof/>
            <w:webHidden/>
          </w:rPr>
          <w:fldChar w:fldCharType="separate"/>
        </w:r>
        <w:r>
          <w:rPr>
            <w:noProof/>
            <w:webHidden/>
          </w:rPr>
          <w:t>30</w:t>
        </w:r>
        <w:r>
          <w:rPr>
            <w:noProof/>
            <w:webHidden/>
          </w:rPr>
          <w:fldChar w:fldCharType="end"/>
        </w:r>
      </w:hyperlink>
    </w:p>
    <w:p w14:paraId="04A3E874" w14:textId="1608D5A1"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6" w:history="1">
        <w:r w:rsidRPr="00C70246">
          <w:rPr>
            <w:rStyle w:val="Hyperlink"/>
            <w:noProof/>
          </w:rPr>
          <w:t>Rysunek 14. Rozkład wymiarów obrazów w zbiorze treningowym</w:t>
        </w:r>
        <w:r>
          <w:rPr>
            <w:noProof/>
            <w:webHidden/>
          </w:rPr>
          <w:tab/>
        </w:r>
        <w:r>
          <w:rPr>
            <w:noProof/>
            <w:webHidden/>
          </w:rPr>
          <w:fldChar w:fldCharType="begin"/>
        </w:r>
        <w:r>
          <w:rPr>
            <w:noProof/>
            <w:webHidden/>
          </w:rPr>
          <w:instrText xml:space="preserve"> PAGEREF _Toc134967476 \h </w:instrText>
        </w:r>
        <w:r>
          <w:rPr>
            <w:noProof/>
            <w:webHidden/>
          </w:rPr>
        </w:r>
        <w:r>
          <w:rPr>
            <w:noProof/>
            <w:webHidden/>
          </w:rPr>
          <w:fldChar w:fldCharType="separate"/>
        </w:r>
        <w:r>
          <w:rPr>
            <w:noProof/>
            <w:webHidden/>
          </w:rPr>
          <w:t>31</w:t>
        </w:r>
        <w:r>
          <w:rPr>
            <w:noProof/>
            <w:webHidden/>
          </w:rPr>
          <w:fldChar w:fldCharType="end"/>
        </w:r>
      </w:hyperlink>
    </w:p>
    <w:p w14:paraId="1F196722" w14:textId="1E59E688"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7" w:history="1">
        <w:r w:rsidRPr="00C70246">
          <w:rPr>
            <w:rStyle w:val="Hyperlink"/>
            <w:noProof/>
          </w:rPr>
          <w:t>Rysunek 15. Rozkład wymiarów obrazów w zbiorze testowym</w:t>
        </w:r>
        <w:r>
          <w:rPr>
            <w:noProof/>
            <w:webHidden/>
          </w:rPr>
          <w:tab/>
        </w:r>
        <w:r>
          <w:rPr>
            <w:noProof/>
            <w:webHidden/>
          </w:rPr>
          <w:fldChar w:fldCharType="begin"/>
        </w:r>
        <w:r>
          <w:rPr>
            <w:noProof/>
            <w:webHidden/>
          </w:rPr>
          <w:instrText xml:space="preserve"> PAGEREF _Toc134967477 \h </w:instrText>
        </w:r>
        <w:r>
          <w:rPr>
            <w:noProof/>
            <w:webHidden/>
          </w:rPr>
        </w:r>
        <w:r>
          <w:rPr>
            <w:noProof/>
            <w:webHidden/>
          </w:rPr>
          <w:fldChar w:fldCharType="separate"/>
        </w:r>
        <w:r>
          <w:rPr>
            <w:noProof/>
            <w:webHidden/>
          </w:rPr>
          <w:t>32</w:t>
        </w:r>
        <w:r>
          <w:rPr>
            <w:noProof/>
            <w:webHidden/>
          </w:rPr>
          <w:fldChar w:fldCharType="end"/>
        </w:r>
      </w:hyperlink>
    </w:p>
    <w:p w14:paraId="2C9657A6" w14:textId="4BE838F1"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8" w:history="1">
        <w:r w:rsidRPr="00C70246">
          <w:rPr>
            <w:rStyle w:val="Hyperlink"/>
            <w:noProof/>
          </w:rPr>
          <w:t>Rysunek 16. Przykładowe zmodyfikowane obrazy</w:t>
        </w:r>
        <w:r>
          <w:rPr>
            <w:noProof/>
            <w:webHidden/>
          </w:rPr>
          <w:tab/>
        </w:r>
        <w:r>
          <w:rPr>
            <w:noProof/>
            <w:webHidden/>
          </w:rPr>
          <w:fldChar w:fldCharType="begin"/>
        </w:r>
        <w:r>
          <w:rPr>
            <w:noProof/>
            <w:webHidden/>
          </w:rPr>
          <w:instrText xml:space="preserve"> PAGEREF _Toc134967478 \h </w:instrText>
        </w:r>
        <w:r>
          <w:rPr>
            <w:noProof/>
            <w:webHidden/>
          </w:rPr>
        </w:r>
        <w:r>
          <w:rPr>
            <w:noProof/>
            <w:webHidden/>
          </w:rPr>
          <w:fldChar w:fldCharType="separate"/>
        </w:r>
        <w:r>
          <w:rPr>
            <w:noProof/>
            <w:webHidden/>
          </w:rPr>
          <w:t>34</w:t>
        </w:r>
        <w:r>
          <w:rPr>
            <w:noProof/>
            <w:webHidden/>
          </w:rPr>
          <w:fldChar w:fldCharType="end"/>
        </w:r>
      </w:hyperlink>
    </w:p>
    <w:p w14:paraId="1EAD3C0C" w14:textId="72E2B9E6"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9" w:history="1">
        <w:r w:rsidRPr="00C70246">
          <w:rPr>
            <w:rStyle w:val="Hyperlink"/>
            <w:noProof/>
          </w:rPr>
          <w:t>Rysunek 17. Proces tworzenia modelu</w:t>
        </w:r>
        <w:r>
          <w:rPr>
            <w:noProof/>
            <w:webHidden/>
          </w:rPr>
          <w:tab/>
        </w:r>
        <w:r>
          <w:rPr>
            <w:noProof/>
            <w:webHidden/>
          </w:rPr>
          <w:fldChar w:fldCharType="begin"/>
        </w:r>
        <w:r>
          <w:rPr>
            <w:noProof/>
            <w:webHidden/>
          </w:rPr>
          <w:instrText xml:space="preserve"> PAGEREF _Toc134967479 \h </w:instrText>
        </w:r>
        <w:r>
          <w:rPr>
            <w:noProof/>
            <w:webHidden/>
          </w:rPr>
        </w:r>
        <w:r>
          <w:rPr>
            <w:noProof/>
            <w:webHidden/>
          </w:rPr>
          <w:fldChar w:fldCharType="separate"/>
        </w:r>
        <w:r>
          <w:rPr>
            <w:noProof/>
            <w:webHidden/>
          </w:rPr>
          <w:t>36</w:t>
        </w:r>
        <w:r>
          <w:rPr>
            <w:noProof/>
            <w:webHidden/>
          </w:rPr>
          <w:fldChar w:fldCharType="end"/>
        </w:r>
      </w:hyperlink>
    </w:p>
    <w:p w14:paraId="76E5496F" w14:textId="1DC607AC"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0" w:history="1">
        <w:r w:rsidRPr="00C70246">
          <w:rPr>
            <w:rStyle w:val="Hyperlink"/>
            <w:noProof/>
          </w:rPr>
          <w:t>Rysunek 18. Architektura modelu CNN</w:t>
        </w:r>
        <w:r>
          <w:rPr>
            <w:noProof/>
            <w:webHidden/>
          </w:rPr>
          <w:tab/>
        </w:r>
        <w:r>
          <w:rPr>
            <w:noProof/>
            <w:webHidden/>
          </w:rPr>
          <w:fldChar w:fldCharType="begin"/>
        </w:r>
        <w:r>
          <w:rPr>
            <w:noProof/>
            <w:webHidden/>
          </w:rPr>
          <w:instrText xml:space="preserve"> PAGEREF _Toc134967480 \h </w:instrText>
        </w:r>
        <w:r>
          <w:rPr>
            <w:noProof/>
            <w:webHidden/>
          </w:rPr>
        </w:r>
        <w:r>
          <w:rPr>
            <w:noProof/>
            <w:webHidden/>
          </w:rPr>
          <w:fldChar w:fldCharType="separate"/>
        </w:r>
        <w:r>
          <w:rPr>
            <w:noProof/>
            <w:webHidden/>
          </w:rPr>
          <w:t>38</w:t>
        </w:r>
        <w:r>
          <w:rPr>
            <w:noProof/>
            <w:webHidden/>
          </w:rPr>
          <w:fldChar w:fldCharType="end"/>
        </w:r>
      </w:hyperlink>
    </w:p>
    <w:p w14:paraId="553F268D" w14:textId="1255217B"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1" w:history="1">
        <w:r w:rsidRPr="00C70246">
          <w:rPr>
            <w:rStyle w:val="Hyperlink"/>
            <w:noProof/>
          </w:rPr>
          <w:t>Rysunek 19. Wykres trafności modelu</w:t>
        </w:r>
        <w:r>
          <w:rPr>
            <w:noProof/>
            <w:webHidden/>
          </w:rPr>
          <w:tab/>
        </w:r>
        <w:r>
          <w:rPr>
            <w:noProof/>
            <w:webHidden/>
          </w:rPr>
          <w:fldChar w:fldCharType="begin"/>
        </w:r>
        <w:r>
          <w:rPr>
            <w:noProof/>
            <w:webHidden/>
          </w:rPr>
          <w:instrText xml:space="preserve"> PAGEREF _Toc134967481 \h </w:instrText>
        </w:r>
        <w:r>
          <w:rPr>
            <w:noProof/>
            <w:webHidden/>
          </w:rPr>
        </w:r>
        <w:r>
          <w:rPr>
            <w:noProof/>
            <w:webHidden/>
          </w:rPr>
          <w:fldChar w:fldCharType="separate"/>
        </w:r>
        <w:r>
          <w:rPr>
            <w:noProof/>
            <w:webHidden/>
          </w:rPr>
          <w:t>41</w:t>
        </w:r>
        <w:r>
          <w:rPr>
            <w:noProof/>
            <w:webHidden/>
          </w:rPr>
          <w:fldChar w:fldCharType="end"/>
        </w:r>
      </w:hyperlink>
    </w:p>
    <w:p w14:paraId="72B6D98B" w14:textId="5452570F"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2" w:history="1">
        <w:r w:rsidRPr="00C70246">
          <w:rPr>
            <w:rStyle w:val="Hyperlink"/>
            <w:noProof/>
          </w:rPr>
          <w:t>Rysunek 20. Wykres straty dla modelu</w:t>
        </w:r>
        <w:r>
          <w:rPr>
            <w:noProof/>
            <w:webHidden/>
          </w:rPr>
          <w:tab/>
        </w:r>
        <w:r>
          <w:rPr>
            <w:noProof/>
            <w:webHidden/>
          </w:rPr>
          <w:fldChar w:fldCharType="begin"/>
        </w:r>
        <w:r>
          <w:rPr>
            <w:noProof/>
            <w:webHidden/>
          </w:rPr>
          <w:instrText xml:space="preserve"> PAGEREF _Toc134967482 \h </w:instrText>
        </w:r>
        <w:r>
          <w:rPr>
            <w:noProof/>
            <w:webHidden/>
          </w:rPr>
        </w:r>
        <w:r>
          <w:rPr>
            <w:noProof/>
            <w:webHidden/>
          </w:rPr>
          <w:fldChar w:fldCharType="separate"/>
        </w:r>
        <w:r>
          <w:rPr>
            <w:noProof/>
            <w:webHidden/>
          </w:rPr>
          <w:t>42</w:t>
        </w:r>
        <w:r>
          <w:rPr>
            <w:noProof/>
            <w:webHidden/>
          </w:rPr>
          <w:fldChar w:fldCharType="end"/>
        </w:r>
      </w:hyperlink>
    </w:p>
    <w:p w14:paraId="6BC4A008" w14:textId="4C67DFD4"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3" w:history="1">
        <w:r w:rsidRPr="00C70246">
          <w:rPr>
            <w:rStyle w:val="Hyperlink"/>
            <w:noProof/>
          </w:rPr>
          <w:t>Rysunek 21. Rozkład źle sklasyfikowanych obrazów</w:t>
        </w:r>
        <w:r>
          <w:rPr>
            <w:noProof/>
            <w:webHidden/>
          </w:rPr>
          <w:tab/>
        </w:r>
        <w:r>
          <w:rPr>
            <w:noProof/>
            <w:webHidden/>
          </w:rPr>
          <w:fldChar w:fldCharType="begin"/>
        </w:r>
        <w:r>
          <w:rPr>
            <w:noProof/>
            <w:webHidden/>
          </w:rPr>
          <w:instrText xml:space="preserve"> PAGEREF _Toc134967483 \h </w:instrText>
        </w:r>
        <w:r>
          <w:rPr>
            <w:noProof/>
            <w:webHidden/>
          </w:rPr>
        </w:r>
        <w:r>
          <w:rPr>
            <w:noProof/>
            <w:webHidden/>
          </w:rPr>
          <w:fldChar w:fldCharType="separate"/>
        </w:r>
        <w:r>
          <w:rPr>
            <w:noProof/>
            <w:webHidden/>
          </w:rPr>
          <w:t>45</w:t>
        </w:r>
        <w:r>
          <w:rPr>
            <w:noProof/>
            <w:webHidden/>
          </w:rPr>
          <w:fldChar w:fldCharType="end"/>
        </w:r>
      </w:hyperlink>
    </w:p>
    <w:p w14:paraId="713C3A88" w14:textId="5CCF51FE"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4" w:history="1">
        <w:r w:rsidRPr="00C70246">
          <w:rPr>
            <w:rStyle w:val="Hyperlink"/>
            <w:noProof/>
          </w:rPr>
          <w:t>Rysunek 22. Procentowy rozkład źle sklasyfikowanych obrazów</w:t>
        </w:r>
        <w:r>
          <w:rPr>
            <w:noProof/>
            <w:webHidden/>
          </w:rPr>
          <w:tab/>
        </w:r>
        <w:r>
          <w:rPr>
            <w:noProof/>
            <w:webHidden/>
          </w:rPr>
          <w:fldChar w:fldCharType="begin"/>
        </w:r>
        <w:r>
          <w:rPr>
            <w:noProof/>
            <w:webHidden/>
          </w:rPr>
          <w:instrText xml:space="preserve"> PAGEREF _Toc134967484 \h </w:instrText>
        </w:r>
        <w:r>
          <w:rPr>
            <w:noProof/>
            <w:webHidden/>
          </w:rPr>
        </w:r>
        <w:r>
          <w:rPr>
            <w:noProof/>
            <w:webHidden/>
          </w:rPr>
          <w:fldChar w:fldCharType="separate"/>
        </w:r>
        <w:r>
          <w:rPr>
            <w:noProof/>
            <w:webHidden/>
          </w:rPr>
          <w:t>46</w:t>
        </w:r>
        <w:r>
          <w:rPr>
            <w:noProof/>
            <w:webHidden/>
          </w:rPr>
          <w:fldChar w:fldCharType="end"/>
        </w:r>
      </w:hyperlink>
    </w:p>
    <w:p w14:paraId="2E9E5557" w14:textId="60ED0C76" w:rsidR="003F3FC6" w:rsidRDefault="003F3FC6">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5" w:history="1">
        <w:r w:rsidRPr="00C70246">
          <w:rPr>
            <w:rStyle w:val="Hyperlink"/>
            <w:noProof/>
          </w:rPr>
          <w:t>Rysunek 23. Przykłady błędnie sklasyfikowanych obrazów</w:t>
        </w:r>
        <w:r>
          <w:rPr>
            <w:noProof/>
            <w:webHidden/>
          </w:rPr>
          <w:tab/>
        </w:r>
        <w:r>
          <w:rPr>
            <w:noProof/>
            <w:webHidden/>
          </w:rPr>
          <w:fldChar w:fldCharType="begin"/>
        </w:r>
        <w:r>
          <w:rPr>
            <w:noProof/>
            <w:webHidden/>
          </w:rPr>
          <w:instrText xml:space="preserve"> PAGEREF _Toc134967485 \h </w:instrText>
        </w:r>
        <w:r>
          <w:rPr>
            <w:noProof/>
            <w:webHidden/>
          </w:rPr>
        </w:r>
        <w:r>
          <w:rPr>
            <w:noProof/>
            <w:webHidden/>
          </w:rPr>
          <w:fldChar w:fldCharType="separate"/>
        </w:r>
        <w:r>
          <w:rPr>
            <w:noProof/>
            <w:webHidden/>
          </w:rPr>
          <w:t>47</w:t>
        </w:r>
        <w:r>
          <w:rPr>
            <w:noProof/>
            <w:webHidden/>
          </w:rPr>
          <w:fldChar w:fldCharType="end"/>
        </w:r>
      </w:hyperlink>
    </w:p>
    <w:p w14:paraId="6DB1D939" w14:textId="4F9A0074" w:rsidR="00066FB5" w:rsidRPr="004A562A" w:rsidRDefault="00B66FEA" w:rsidP="004A562A">
      <w:pPr>
        <w:pStyle w:val="BodyText"/>
      </w:pPr>
      <w:r>
        <w:fldChar w:fldCharType="end"/>
      </w:r>
    </w:p>
    <w:p w14:paraId="258ECA33" w14:textId="77777777" w:rsidR="004A562A" w:rsidRDefault="004A562A">
      <w:pPr>
        <w:rPr>
          <w:b/>
          <w:caps/>
          <w:sz w:val="40"/>
          <w:szCs w:val="40"/>
          <w:lang w:val="en-US"/>
        </w:rPr>
      </w:pPr>
      <w:bookmarkStart w:id="47" w:name="_Toc134830683"/>
      <w:r>
        <w:rPr>
          <w:lang w:val="en-US"/>
        </w:rPr>
        <w:br w:type="page"/>
      </w:r>
    </w:p>
    <w:p w14:paraId="5AE7466F" w14:textId="6210475E" w:rsidR="00066FB5" w:rsidRPr="00DD2995" w:rsidRDefault="00066FB5" w:rsidP="00894D09">
      <w:pPr>
        <w:pStyle w:val="Header"/>
      </w:pPr>
      <w:r w:rsidRPr="00DD2995">
        <w:lastRenderedPageBreak/>
        <w:t>Streszczenie</w:t>
      </w:r>
      <w:bookmarkEnd w:id="47"/>
    </w:p>
    <w:p w14:paraId="7F6D219B" w14:textId="48310F58" w:rsidR="00DD2995" w:rsidRDefault="00DD2995" w:rsidP="00DD2995">
      <w:pPr>
        <w:pStyle w:val="BodyText"/>
      </w:pPr>
      <w:r>
        <w:tab/>
      </w:r>
      <w:r w:rsidRPr="00DD2995">
        <w:t>Niniejsza praca podejmuje problem s</w:t>
      </w:r>
      <w:r>
        <w:t xml:space="preserve">tworzenia </w:t>
      </w:r>
      <w:r>
        <w:t>lekki</w:t>
      </w:r>
      <w:r>
        <w:t>ego</w:t>
      </w:r>
      <w:r>
        <w:t xml:space="preserve"> obliczeniowo</w:t>
      </w:r>
      <w:r>
        <w:t xml:space="preserve"> i</w:t>
      </w:r>
      <w:r>
        <w:t xml:space="preserve"> skuteczn</w:t>
      </w:r>
      <w:r>
        <w:t>ego</w:t>
      </w:r>
      <w:r>
        <w:t xml:space="preserve"> model</w:t>
      </w:r>
      <w:r>
        <w:t>u</w:t>
      </w:r>
      <w:r>
        <w:t xml:space="preserve"> klasyfikując</w:t>
      </w:r>
      <w:r>
        <w:t>ego</w:t>
      </w:r>
      <w:r>
        <w:t xml:space="preserve"> znaki drogowe, </w:t>
      </w:r>
      <w:r>
        <w:t xml:space="preserve">który mógłby przysłużyć się </w:t>
      </w:r>
      <w:r>
        <w:t xml:space="preserve">do poprawy bezpieczeństwa na drogach, </w:t>
      </w:r>
      <w:r>
        <w:t xml:space="preserve">gdyby zastosować go w systemie ADAS. Praca rozpoczyna się od wprowadzenia do problemu wypadków drogowych i czynnika ludzkiego, a następnie przechodzi przez historię rozwoju pojazdów autonomicznych, w których takie systemy są niezbędne, a także historię rozwoju wizji komputerowej oraz modeli z niej związaną. Następnie opisany zostaje najpopularniejszy zbiór do takiego typu zadań, czyli GTSRB i obróbka obrazów przed wysłaniem ich do sieci neuronowej, której architektura została opisana w kolejnym rozdziale. </w:t>
      </w:r>
      <w:r w:rsidR="009749CB">
        <w:t>Opisane</w:t>
      </w:r>
      <w:r>
        <w:t xml:space="preserve"> zostają wyniki i dokonuje się porównania </w:t>
      </w:r>
      <w:r w:rsidR="009749CB">
        <w:t xml:space="preserve">rezultatów sieci </w:t>
      </w:r>
      <w:r>
        <w:t xml:space="preserve">z innymi modelami z wybranych publikacji. </w:t>
      </w:r>
      <w:r w:rsidR="009749CB">
        <w:t>Koniec końców przedstawione są możliwe modyfikacje mogące poprawić trafność oraz potencjalne połączenie klasyfikatora z system detekcji znaków.</w:t>
      </w:r>
    </w:p>
    <w:p w14:paraId="04B9AAAD" w14:textId="18AF2DEC" w:rsidR="00066FB5" w:rsidRPr="00DD2995" w:rsidRDefault="00066FB5"/>
    <w:sectPr w:rsidR="00066FB5" w:rsidRPr="00DD299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05B60" w14:textId="77777777" w:rsidR="00F77089" w:rsidRDefault="00F77089">
      <w:r>
        <w:separator/>
      </w:r>
    </w:p>
  </w:endnote>
  <w:endnote w:type="continuationSeparator" w:id="0">
    <w:p w14:paraId="2A9B6C9A" w14:textId="77777777" w:rsidR="00F77089" w:rsidRDefault="00F770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6B140" w14:textId="77777777" w:rsidR="00F77089" w:rsidRDefault="00F77089">
      <w:r>
        <w:separator/>
      </w:r>
    </w:p>
  </w:footnote>
  <w:footnote w:type="continuationSeparator" w:id="0">
    <w:p w14:paraId="55DFFC34" w14:textId="77777777" w:rsidR="00F77089" w:rsidRDefault="00F77089">
      <w:r>
        <w:continuationSeparator/>
      </w:r>
    </w:p>
  </w:footnote>
  <w:footnote w:id="1">
    <w:p w14:paraId="11C66254" w14:textId="5D694216"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1E1D9C">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TIeQYDvg/e2WA51jw","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w:t>
      </w:r>
      <w:proofErr w:type="spellStart"/>
      <w:r w:rsidRPr="008F5E0D">
        <w:rPr>
          <w:rFonts w:ascii="Times New Roman" w:hAnsi="Times New Roman"/>
          <w:szCs w:val="24"/>
          <w:lang w:val="en-GB"/>
        </w:rPr>
        <w:t>i</w:t>
      </w:r>
      <w:proofErr w:type="spellEnd"/>
      <w:r w:rsidRPr="008F5E0D">
        <w:rPr>
          <w:rFonts w:ascii="Times New Roman" w:hAnsi="Times New Roman"/>
          <w:szCs w:val="24"/>
          <w:lang w:val="en-GB"/>
        </w:rPr>
        <w:t xml:space="preserve">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 xml:space="preserve">Hubel </w:t>
      </w:r>
      <w:proofErr w:type="spellStart"/>
      <w:r w:rsidRPr="002E329A">
        <w:rPr>
          <w:rFonts w:cs="Calibri"/>
          <w:szCs w:val="24"/>
          <w:lang w:val="en-GB"/>
        </w:rPr>
        <w:t>i</w:t>
      </w:r>
      <w:proofErr w:type="spellEnd"/>
      <w:r w:rsidRPr="002E329A">
        <w:rPr>
          <w:rFonts w:cs="Calibri"/>
          <w:szCs w:val="24"/>
          <w:lang w:val="en-GB"/>
        </w:rPr>
        <w:t xml:space="preserve">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8"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8"/>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11" w:name="_Hlk129611820"/>
      <w:r w:rsidRPr="00D86FB3">
        <w:rPr>
          <w:rFonts w:cs="Calibri"/>
          <w:szCs w:val="24"/>
          <w:lang w:val="en-GB"/>
        </w:rPr>
        <w:t>A Practical Approach for Detection and Classification of Traffic Signs Using Convolutional Neural Networks</w:t>
      </w:r>
      <w:bookmarkEnd w:id="11"/>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4E40"/>
    <w:rsid w:val="00015802"/>
    <w:rsid w:val="0001717B"/>
    <w:rsid w:val="0001729A"/>
    <w:rsid w:val="00017809"/>
    <w:rsid w:val="00017C58"/>
    <w:rsid w:val="00020257"/>
    <w:rsid w:val="000209C6"/>
    <w:rsid w:val="00020E75"/>
    <w:rsid w:val="000216D4"/>
    <w:rsid w:val="00023EBB"/>
    <w:rsid w:val="00030C6B"/>
    <w:rsid w:val="00033209"/>
    <w:rsid w:val="00034DD5"/>
    <w:rsid w:val="000359B4"/>
    <w:rsid w:val="00036F5F"/>
    <w:rsid w:val="00037CE3"/>
    <w:rsid w:val="00042677"/>
    <w:rsid w:val="00044152"/>
    <w:rsid w:val="00045BFA"/>
    <w:rsid w:val="0004689A"/>
    <w:rsid w:val="00046C6B"/>
    <w:rsid w:val="00050562"/>
    <w:rsid w:val="00050FC2"/>
    <w:rsid w:val="00052C76"/>
    <w:rsid w:val="00053A87"/>
    <w:rsid w:val="00055A97"/>
    <w:rsid w:val="0006213E"/>
    <w:rsid w:val="00062836"/>
    <w:rsid w:val="00063687"/>
    <w:rsid w:val="00065D4C"/>
    <w:rsid w:val="00066D08"/>
    <w:rsid w:val="00066FB5"/>
    <w:rsid w:val="0007071A"/>
    <w:rsid w:val="00070C3B"/>
    <w:rsid w:val="00071D55"/>
    <w:rsid w:val="0007212B"/>
    <w:rsid w:val="00072806"/>
    <w:rsid w:val="000729C0"/>
    <w:rsid w:val="000754EF"/>
    <w:rsid w:val="00080860"/>
    <w:rsid w:val="00081557"/>
    <w:rsid w:val="00081A35"/>
    <w:rsid w:val="000847FD"/>
    <w:rsid w:val="000862F8"/>
    <w:rsid w:val="000926E0"/>
    <w:rsid w:val="00093D99"/>
    <w:rsid w:val="000951C4"/>
    <w:rsid w:val="000A026B"/>
    <w:rsid w:val="000A0CC3"/>
    <w:rsid w:val="000A1243"/>
    <w:rsid w:val="000A2BBB"/>
    <w:rsid w:val="000A3FC1"/>
    <w:rsid w:val="000B3B4A"/>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E7870"/>
    <w:rsid w:val="000F004E"/>
    <w:rsid w:val="000F0728"/>
    <w:rsid w:val="000F0944"/>
    <w:rsid w:val="000F6ED5"/>
    <w:rsid w:val="000F7E05"/>
    <w:rsid w:val="00100B42"/>
    <w:rsid w:val="00101B90"/>
    <w:rsid w:val="0010564F"/>
    <w:rsid w:val="00111F5D"/>
    <w:rsid w:val="001169BD"/>
    <w:rsid w:val="00117AEB"/>
    <w:rsid w:val="00121FDE"/>
    <w:rsid w:val="001222F2"/>
    <w:rsid w:val="00123189"/>
    <w:rsid w:val="00123864"/>
    <w:rsid w:val="00131202"/>
    <w:rsid w:val="0013175C"/>
    <w:rsid w:val="00137C0C"/>
    <w:rsid w:val="001408FD"/>
    <w:rsid w:val="001435D8"/>
    <w:rsid w:val="00146A7F"/>
    <w:rsid w:val="00152666"/>
    <w:rsid w:val="00152EB8"/>
    <w:rsid w:val="00160970"/>
    <w:rsid w:val="001609C2"/>
    <w:rsid w:val="00163993"/>
    <w:rsid w:val="001641CE"/>
    <w:rsid w:val="0016431C"/>
    <w:rsid w:val="00165ECA"/>
    <w:rsid w:val="00166316"/>
    <w:rsid w:val="00167376"/>
    <w:rsid w:val="001760F9"/>
    <w:rsid w:val="00181C78"/>
    <w:rsid w:val="00184150"/>
    <w:rsid w:val="001843D7"/>
    <w:rsid w:val="00185FE9"/>
    <w:rsid w:val="00186538"/>
    <w:rsid w:val="00193BA4"/>
    <w:rsid w:val="001A5167"/>
    <w:rsid w:val="001B6864"/>
    <w:rsid w:val="001B76C2"/>
    <w:rsid w:val="001C200E"/>
    <w:rsid w:val="001C2A1C"/>
    <w:rsid w:val="001C2A47"/>
    <w:rsid w:val="001C4A30"/>
    <w:rsid w:val="001C7081"/>
    <w:rsid w:val="001C744D"/>
    <w:rsid w:val="001D0460"/>
    <w:rsid w:val="001D1F24"/>
    <w:rsid w:val="001D27F8"/>
    <w:rsid w:val="001D4061"/>
    <w:rsid w:val="001D4A82"/>
    <w:rsid w:val="001D6601"/>
    <w:rsid w:val="001E1D9C"/>
    <w:rsid w:val="001E268B"/>
    <w:rsid w:val="001E7761"/>
    <w:rsid w:val="001F2F6F"/>
    <w:rsid w:val="001F47A2"/>
    <w:rsid w:val="001F49B2"/>
    <w:rsid w:val="001F56E1"/>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0FBE"/>
    <w:rsid w:val="00222899"/>
    <w:rsid w:val="00226610"/>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0F3D"/>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59F6"/>
    <w:rsid w:val="002C759B"/>
    <w:rsid w:val="002D4102"/>
    <w:rsid w:val="002D4DEB"/>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743E"/>
    <w:rsid w:val="002F7EBF"/>
    <w:rsid w:val="0030096B"/>
    <w:rsid w:val="003045AA"/>
    <w:rsid w:val="003046E3"/>
    <w:rsid w:val="00304D94"/>
    <w:rsid w:val="00307BB6"/>
    <w:rsid w:val="00314EA2"/>
    <w:rsid w:val="00315D2C"/>
    <w:rsid w:val="00320810"/>
    <w:rsid w:val="003235AE"/>
    <w:rsid w:val="00323AE0"/>
    <w:rsid w:val="003244E2"/>
    <w:rsid w:val="0032553A"/>
    <w:rsid w:val="003261B7"/>
    <w:rsid w:val="00326D16"/>
    <w:rsid w:val="00327682"/>
    <w:rsid w:val="003312B0"/>
    <w:rsid w:val="0033163F"/>
    <w:rsid w:val="00333533"/>
    <w:rsid w:val="003339DA"/>
    <w:rsid w:val="003347A7"/>
    <w:rsid w:val="0034099B"/>
    <w:rsid w:val="00344D07"/>
    <w:rsid w:val="003452E5"/>
    <w:rsid w:val="00352689"/>
    <w:rsid w:val="00354BAF"/>
    <w:rsid w:val="0035526C"/>
    <w:rsid w:val="00356CD0"/>
    <w:rsid w:val="003656F8"/>
    <w:rsid w:val="00370CD1"/>
    <w:rsid w:val="003711CC"/>
    <w:rsid w:val="00374765"/>
    <w:rsid w:val="00375553"/>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319"/>
    <w:rsid w:val="003B36CE"/>
    <w:rsid w:val="003B4D37"/>
    <w:rsid w:val="003C0706"/>
    <w:rsid w:val="003C135B"/>
    <w:rsid w:val="003C2CFA"/>
    <w:rsid w:val="003C2D76"/>
    <w:rsid w:val="003C3A61"/>
    <w:rsid w:val="003C4B6E"/>
    <w:rsid w:val="003C6080"/>
    <w:rsid w:val="003D5D11"/>
    <w:rsid w:val="003E14DE"/>
    <w:rsid w:val="003E3776"/>
    <w:rsid w:val="003E7F60"/>
    <w:rsid w:val="003F3E11"/>
    <w:rsid w:val="003F3FC6"/>
    <w:rsid w:val="003F516B"/>
    <w:rsid w:val="00400191"/>
    <w:rsid w:val="00401AAC"/>
    <w:rsid w:val="0040375A"/>
    <w:rsid w:val="00410126"/>
    <w:rsid w:val="00412DAA"/>
    <w:rsid w:val="0041402C"/>
    <w:rsid w:val="004156B8"/>
    <w:rsid w:val="004159D2"/>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A562A"/>
    <w:rsid w:val="004B1911"/>
    <w:rsid w:val="004B3225"/>
    <w:rsid w:val="004B32EE"/>
    <w:rsid w:val="004C1243"/>
    <w:rsid w:val="004C12BC"/>
    <w:rsid w:val="004C1429"/>
    <w:rsid w:val="004C1AFA"/>
    <w:rsid w:val="004C294F"/>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975"/>
    <w:rsid w:val="00516A72"/>
    <w:rsid w:val="00524117"/>
    <w:rsid w:val="0052491C"/>
    <w:rsid w:val="00524B2A"/>
    <w:rsid w:val="005269F9"/>
    <w:rsid w:val="00530C14"/>
    <w:rsid w:val="005338C3"/>
    <w:rsid w:val="00534127"/>
    <w:rsid w:val="005349E2"/>
    <w:rsid w:val="005350B0"/>
    <w:rsid w:val="005365F6"/>
    <w:rsid w:val="00536F04"/>
    <w:rsid w:val="00540435"/>
    <w:rsid w:val="005405A2"/>
    <w:rsid w:val="005409DA"/>
    <w:rsid w:val="00541E07"/>
    <w:rsid w:val="00542D99"/>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A41"/>
    <w:rsid w:val="005A2B3D"/>
    <w:rsid w:val="005A4414"/>
    <w:rsid w:val="005A68A4"/>
    <w:rsid w:val="005B08DC"/>
    <w:rsid w:val="005B1080"/>
    <w:rsid w:val="005B1E42"/>
    <w:rsid w:val="005B3FB4"/>
    <w:rsid w:val="005B45E7"/>
    <w:rsid w:val="005B54A5"/>
    <w:rsid w:val="005B70D6"/>
    <w:rsid w:val="005C179B"/>
    <w:rsid w:val="005C71DA"/>
    <w:rsid w:val="005D0E7D"/>
    <w:rsid w:val="005D1644"/>
    <w:rsid w:val="005D2459"/>
    <w:rsid w:val="005D390B"/>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96D33"/>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3B93"/>
    <w:rsid w:val="007C45C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17E81"/>
    <w:rsid w:val="0082087D"/>
    <w:rsid w:val="00826037"/>
    <w:rsid w:val="00826EDB"/>
    <w:rsid w:val="0082741B"/>
    <w:rsid w:val="00827B19"/>
    <w:rsid w:val="00827FD6"/>
    <w:rsid w:val="0083170D"/>
    <w:rsid w:val="0083429D"/>
    <w:rsid w:val="008352E5"/>
    <w:rsid w:val="00841C46"/>
    <w:rsid w:val="0084364E"/>
    <w:rsid w:val="008446FA"/>
    <w:rsid w:val="00850ABB"/>
    <w:rsid w:val="00850DA4"/>
    <w:rsid w:val="00852D7A"/>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808A0"/>
    <w:rsid w:val="00885516"/>
    <w:rsid w:val="008866D6"/>
    <w:rsid w:val="00891C7F"/>
    <w:rsid w:val="00892156"/>
    <w:rsid w:val="0089415B"/>
    <w:rsid w:val="00894D09"/>
    <w:rsid w:val="008A1F02"/>
    <w:rsid w:val="008A223D"/>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933"/>
    <w:rsid w:val="00942004"/>
    <w:rsid w:val="00942D38"/>
    <w:rsid w:val="0094596D"/>
    <w:rsid w:val="00945FA8"/>
    <w:rsid w:val="00950417"/>
    <w:rsid w:val="00953A4B"/>
    <w:rsid w:val="00955187"/>
    <w:rsid w:val="0095661B"/>
    <w:rsid w:val="00957ECA"/>
    <w:rsid w:val="009613A1"/>
    <w:rsid w:val="00964A00"/>
    <w:rsid w:val="00966C83"/>
    <w:rsid w:val="00970EFE"/>
    <w:rsid w:val="00971E2B"/>
    <w:rsid w:val="00973152"/>
    <w:rsid w:val="0097445C"/>
    <w:rsid w:val="009749CB"/>
    <w:rsid w:val="00981003"/>
    <w:rsid w:val="0098115B"/>
    <w:rsid w:val="009912AC"/>
    <w:rsid w:val="00991CEF"/>
    <w:rsid w:val="00993C19"/>
    <w:rsid w:val="0099543A"/>
    <w:rsid w:val="0099599E"/>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437B"/>
    <w:rsid w:val="00A25EC9"/>
    <w:rsid w:val="00A310F8"/>
    <w:rsid w:val="00A324D4"/>
    <w:rsid w:val="00A34709"/>
    <w:rsid w:val="00A35FD2"/>
    <w:rsid w:val="00A3728C"/>
    <w:rsid w:val="00A37E2D"/>
    <w:rsid w:val="00A37F25"/>
    <w:rsid w:val="00A413D6"/>
    <w:rsid w:val="00A432BE"/>
    <w:rsid w:val="00A45228"/>
    <w:rsid w:val="00A459D5"/>
    <w:rsid w:val="00A45E5C"/>
    <w:rsid w:val="00A4691D"/>
    <w:rsid w:val="00A473F8"/>
    <w:rsid w:val="00A47641"/>
    <w:rsid w:val="00A510A6"/>
    <w:rsid w:val="00A51146"/>
    <w:rsid w:val="00A52320"/>
    <w:rsid w:val="00A55DD4"/>
    <w:rsid w:val="00A64495"/>
    <w:rsid w:val="00A67A9F"/>
    <w:rsid w:val="00A7067C"/>
    <w:rsid w:val="00A70C3B"/>
    <w:rsid w:val="00A73C1F"/>
    <w:rsid w:val="00A7598C"/>
    <w:rsid w:val="00A81970"/>
    <w:rsid w:val="00A828E2"/>
    <w:rsid w:val="00A85830"/>
    <w:rsid w:val="00A85B91"/>
    <w:rsid w:val="00A85ED7"/>
    <w:rsid w:val="00A87179"/>
    <w:rsid w:val="00A87F7C"/>
    <w:rsid w:val="00A929AC"/>
    <w:rsid w:val="00AA03D5"/>
    <w:rsid w:val="00AA4D27"/>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5C5"/>
    <w:rsid w:val="00B514FF"/>
    <w:rsid w:val="00B5183E"/>
    <w:rsid w:val="00B51D91"/>
    <w:rsid w:val="00B5355A"/>
    <w:rsid w:val="00B54D9C"/>
    <w:rsid w:val="00B5504B"/>
    <w:rsid w:val="00B56179"/>
    <w:rsid w:val="00B5682E"/>
    <w:rsid w:val="00B57D76"/>
    <w:rsid w:val="00B625EB"/>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0E26"/>
    <w:rsid w:val="00BA2221"/>
    <w:rsid w:val="00BA3F81"/>
    <w:rsid w:val="00BA42DA"/>
    <w:rsid w:val="00BA52AA"/>
    <w:rsid w:val="00BB05B8"/>
    <w:rsid w:val="00BB0B17"/>
    <w:rsid w:val="00BB307B"/>
    <w:rsid w:val="00BB47E8"/>
    <w:rsid w:val="00BB54D2"/>
    <w:rsid w:val="00BC0EC0"/>
    <w:rsid w:val="00BC720C"/>
    <w:rsid w:val="00BD297A"/>
    <w:rsid w:val="00BD2E56"/>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751"/>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3B68"/>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0FA7"/>
    <w:rsid w:val="00C91A25"/>
    <w:rsid w:val="00C942F8"/>
    <w:rsid w:val="00C95597"/>
    <w:rsid w:val="00C95BC6"/>
    <w:rsid w:val="00C96E57"/>
    <w:rsid w:val="00C970AA"/>
    <w:rsid w:val="00C978AC"/>
    <w:rsid w:val="00CA2992"/>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07748"/>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0657"/>
    <w:rsid w:val="00D91A36"/>
    <w:rsid w:val="00D91D8D"/>
    <w:rsid w:val="00D93885"/>
    <w:rsid w:val="00D9467E"/>
    <w:rsid w:val="00D955B5"/>
    <w:rsid w:val="00D960F8"/>
    <w:rsid w:val="00DA01C8"/>
    <w:rsid w:val="00DA0E4B"/>
    <w:rsid w:val="00DA5B9D"/>
    <w:rsid w:val="00DA5C1F"/>
    <w:rsid w:val="00DB0205"/>
    <w:rsid w:val="00DB074A"/>
    <w:rsid w:val="00DB53F9"/>
    <w:rsid w:val="00DB5655"/>
    <w:rsid w:val="00DB6C24"/>
    <w:rsid w:val="00DC3D4C"/>
    <w:rsid w:val="00DC43D9"/>
    <w:rsid w:val="00DC47A3"/>
    <w:rsid w:val="00DC4DC4"/>
    <w:rsid w:val="00DC53C3"/>
    <w:rsid w:val="00DC57BE"/>
    <w:rsid w:val="00DC582D"/>
    <w:rsid w:val="00DC5CB2"/>
    <w:rsid w:val="00DC71F2"/>
    <w:rsid w:val="00DD2995"/>
    <w:rsid w:val="00DD583D"/>
    <w:rsid w:val="00DD657B"/>
    <w:rsid w:val="00DE113E"/>
    <w:rsid w:val="00DE2DB4"/>
    <w:rsid w:val="00DE34CF"/>
    <w:rsid w:val="00DE6135"/>
    <w:rsid w:val="00DF1D7A"/>
    <w:rsid w:val="00DF1ECC"/>
    <w:rsid w:val="00DF23E5"/>
    <w:rsid w:val="00DF2453"/>
    <w:rsid w:val="00DF3CAA"/>
    <w:rsid w:val="00DF62FB"/>
    <w:rsid w:val="00E0187D"/>
    <w:rsid w:val="00E0191D"/>
    <w:rsid w:val="00E01E45"/>
    <w:rsid w:val="00E02E3B"/>
    <w:rsid w:val="00E064C6"/>
    <w:rsid w:val="00E06E8B"/>
    <w:rsid w:val="00E07177"/>
    <w:rsid w:val="00E104EC"/>
    <w:rsid w:val="00E1448D"/>
    <w:rsid w:val="00E17218"/>
    <w:rsid w:val="00E17E1B"/>
    <w:rsid w:val="00E21281"/>
    <w:rsid w:val="00E24818"/>
    <w:rsid w:val="00E2514B"/>
    <w:rsid w:val="00E329A9"/>
    <w:rsid w:val="00E3389F"/>
    <w:rsid w:val="00E351AB"/>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3E8D"/>
    <w:rsid w:val="00EB4274"/>
    <w:rsid w:val="00EC10D6"/>
    <w:rsid w:val="00EC2C0D"/>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4CA0"/>
    <w:rsid w:val="00F059D4"/>
    <w:rsid w:val="00F060AB"/>
    <w:rsid w:val="00F071D4"/>
    <w:rsid w:val="00F11371"/>
    <w:rsid w:val="00F119E1"/>
    <w:rsid w:val="00F1497C"/>
    <w:rsid w:val="00F14DB6"/>
    <w:rsid w:val="00F15802"/>
    <w:rsid w:val="00F174D4"/>
    <w:rsid w:val="00F20B35"/>
    <w:rsid w:val="00F23B52"/>
    <w:rsid w:val="00F24684"/>
    <w:rsid w:val="00F26FD7"/>
    <w:rsid w:val="00F27108"/>
    <w:rsid w:val="00F31262"/>
    <w:rsid w:val="00F31EA7"/>
    <w:rsid w:val="00F41BD5"/>
    <w:rsid w:val="00F41FD7"/>
    <w:rsid w:val="00F4529E"/>
    <w:rsid w:val="00F46E35"/>
    <w:rsid w:val="00F47817"/>
    <w:rsid w:val="00F47CFD"/>
    <w:rsid w:val="00F507F0"/>
    <w:rsid w:val="00F50EA5"/>
    <w:rsid w:val="00F51019"/>
    <w:rsid w:val="00F51145"/>
    <w:rsid w:val="00F53EFF"/>
    <w:rsid w:val="00F55F22"/>
    <w:rsid w:val="00F5691C"/>
    <w:rsid w:val="00F56B85"/>
    <w:rsid w:val="00F57643"/>
    <w:rsid w:val="00F57BD5"/>
    <w:rsid w:val="00F609C2"/>
    <w:rsid w:val="00F62B2A"/>
    <w:rsid w:val="00F63184"/>
    <w:rsid w:val="00F6404C"/>
    <w:rsid w:val="00F6564D"/>
    <w:rsid w:val="00F669F3"/>
    <w:rsid w:val="00F7032B"/>
    <w:rsid w:val="00F70673"/>
    <w:rsid w:val="00F716C0"/>
    <w:rsid w:val="00F750A5"/>
    <w:rsid w:val="00F75E35"/>
    <w:rsid w:val="00F76C45"/>
    <w:rsid w:val="00F77089"/>
    <w:rsid w:val="00F83D92"/>
    <w:rsid w:val="00F8557A"/>
    <w:rsid w:val="00F92269"/>
    <w:rsid w:val="00F92CB5"/>
    <w:rsid w:val="00F92E42"/>
    <w:rsid w:val="00F94EFA"/>
    <w:rsid w:val="00F9739A"/>
    <w:rsid w:val="00F978CD"/>
    <w:rsid w:val="00FB09FF"/>
    <w:rsid w:val="00FB1075"/>
    <w:rsid w:val="00FB39C3"/>
    <w:rsid w:val="00FC43D6"/>
    <w:rsid w:val="00FC4923"/>
    <w:rsid w:val="00FD0920"/>
    <w:rsid w:val="00FD42FC"/>
    <w:rsid w:val="00FD7603"/>
    <w:rsid w:val="00FE1732"/>
    <w:rsid w:val="00FE1A63"/>
    <w:rsid w:val="00FE2051"/>
    <w:rsid w:val="00FE242A"/>
    <w:rsid w:val="00FE2A37"/>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49773067">
      <w:bodyDiv w:val="1"/>
      <w:marLeft w:val="0"/>
      <w:marRight w:val="0"/>
      <w:marTop w:val="0"/>
      <w:marBottom w:val="0"/>
      <w:divBdr>
        <w:top w:val="none" w:sz="0" w:space="0" w:color="auto"/>
        <w:left w:val="none" w:sz="0" w:space="0" w:color="auto"/>
        <w:bottom w:val="none" w:sz="0" w:space="0" w:color="auto"/>
        <w:right w:val="none" w:sz="0" w:space="0" w:color="auto"/>
      </w:divBdr>
      <w:divsChild>
        <w:div w:id="525603054">
          <w:marLeft w:val="0"/>
          <w:marRight w:val="0"/>
          <w:marTop w:val="0"/>
          <w:marBottom w:val="0"/>
          <w:divBdr>
            <w:top w:val="none" w:sz="0" w:space="0" w:color="auto"/>
            <w:left w:val="none" w:sz="0" w:space="0" w:color="auto"/>
            <w:bottom w:val="none" w:sz="0" w:space="0" w:color="auto"/>
            <w:right w:val="none" w:sz="0" w:space="0" w:color="auto"/>
          </w:divBdr>
        </w:div>
      </w:divsChild>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34102151">
      <w:bodyDiv w:val="1"/>
      <w:marLeft w:val="0"/>
      <w:marRight w:val="0"/>
      <w:marTop w:val="0"/>
      <w:marBottom w:val="0"/>
      <w:divBdr>
        <w:top w:val="none" w:sz="0" w:space="0" w:color="auto"/>
        <w:left w:val="none" w:sz="0" w:space="0" w:color="auto"/>
        <w:bottom w:val="none" w:sz="0" w:space="0" w:color="auto"/>
        <w:right w:val="none" w:sz="0" w:space="0" w:color="auto"/>
      </w:divBdr>
      <w:divsChild>
        <w:div w:id="1781949965">
          <w:marLeft w:val="0"/>
          <w:marRight w:val="0"/>
          <w:marTop w:val="0"/>
          <w:marBottom w:val="0"/>
          <w:divBdr>
            <w:top w:val="none" w:sz="0" w:space="0" w:color="auto"/>
            <w:left w:val="none" w:sz="0" w:space="0" w:color="auto"/>
            <w:bottom w:val="none" w:sz="0" w:space="0" w:color="auto"/>
            <w:right w:val="none" w:sz="0" w:space="0" w:color="auto"/>
          </w:divBdr>
        </w:div>
      </w:divsChild>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381247">
      <w:bodyDiv w:val="1"/>
      <w:marLeft w:val="0"/>
      <w:marRight w:val="0"/>
      <w:marTop w:val="0"/>
      <w:marBottom w:val="0"/>
      <w:divBdr>
        <w:top w:val="none" w:sz="0" w:space="0" w:color="auto"/>
        <w:left w:val="none" w:sz="0" w:space="0" w:color="auto"/>
        <w:bottom w:val="none" w:sz="0" w:space="0" w:color="auto"/>
        <w:right w:val="none" w:sz="0" w:space="0" w:color="auto"/>
      </w:divBdr>
      <w:divsChild>
        <w:div w:id="655693908">
          <w:marLeft w:val="0"/>
          <w:marRight w:val="0"/>
          <w:marTop w:val="0"/>
          <w:marBottom w:val="0"/>
          <w:divBdr>
            <w:top w:val="none" w:sz="0" w:space="0" w:color="auto"/>
            <w:left w:val="none" w:sz="0" w:space="0" w:color="auto"/>
            <w:bottom w:val="none" w:sz="0" w:space="0" w:color="auto"/>
            <w:right w:val="none" w:sz="0" w:space="0" w:color="auto"/>
          </w:divBdr>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7184">
      <w:bodyDiv w:val="1"/>
      <w:marLeft w:val="0"/>
      <w:marRight w:val="0"/>
      <w:marTop w:val="0"/>
      <w:marBottom w:val="0"/>
      <w:divBdr>
        <w:top w:val="none" w:sz="0" w:space="0" w:color="auto"/>
        <w:left w:val="none" w:sz="0" w:space="0" w:color="auto"/>
        <w:bottom w:val="none" w:sz="0" w:space="0" w:color="auto"/>
        <w:right w:val="none" w:sz="0" w:space="0" w:color="auto"/>
      </w:divBdr>
      <w:divsChild>
        <w:div w:id="1463310799">
          <w:marLeft w:val="0"/>
          <w:marRight w:val="0"/>
          <w:marTop w:val="0"/>
          <w:marBottom w:val="0"/>
          <w:divBdr>
            <w:top w:val="none" w:sz="0" w:space="0" w:color="auto"/>
            <w:left w:val="none" w:sz="0" w:space="0" w:color="auto"/>
            <w:bottom w:val="none" w:sz="0" w:space="0" w:color="auto"/>
            <w:right w:val="none" w:sz="0" w:space="0" w:color="auto"/>
          </w:divBdr>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2.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3.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015</TotalTime>
  <Pages>57</Pages>
  <Words>11936</Words>
  <Characters>68038</Characters>
  <Application>Microsoft Office Word</Application>
  <DocSecurity>0</DocSecurity>
  <Lines>566</Lines>
  <Paragraphs>15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79815</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270</cp:revision>
  <cp:lastPrinted>2013-02-07T12:59:00Z</cp:lastPrinted>
  <dcterms:created xsi:type="dcterms:W3CDTF">2023-03-18T19:59:00Z</dcterms:created>
  <dcterms:modified xsi:type="dcterms:W3CDTF">2023-05-14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eQYDvg"/&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